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12594" w:rsidRDefault="00812594" w:rsidP="00B82ADD">
      <w:pPr>
        <w:spacing w:line="360" w:lineRule="auto"/>
        <w:jc w:val="center"/>
        <w:rPr>
          <w:rFonts w:cs="Arial"/>
          <w:b/>
          <w:bCs/>
          <w:sz w:val="28"/>
          <w:szCs w:val="24"/>
        </w:rPr>
      </w:pPr>
      <w:bookmarkStart w:id="0" w:name="_Toc3626291"/>
      <w:r>
        <w:rPr>
          <w:rFonts w:cs="Arial"/>
          <w:b/>
          <w:bCs/>
          <w:sz w:val="28"/>
          <w:szCs w:val="24"/>
        </w:rPr>
        <w:t xml:space="preserve">SEGURANÇA DO PACIENTE: PREVENÇÃO DA LESÃO POR PRESSÃO - </w:t>
      </w:r>
      <w:r w:rsidRPr="00931C34">
        <w:rPr>
          <w:rFonts w:cs="Arial"/>
          <w:b/>
          <w:bCs/>
          <w:sz w:val="28"/>
          <w:szCs w:val="24"/>
        </w:rPr>
        <w:t>UM OLHAR DA ATENÇÃO BÁSICA</w:t>
      </w:r>
    </w:p>
    <w:p w:rsidR="00686B79" w:rsidRDefault="00686B79" w:rsidP="00B82ADD">
      <w:pPr>
        <w:rPr>
          <w:rStyle w:val="Forte"/>
        </w:rPr>
      </w:pPr>
      <w:r w:rsidRPr="007669DE">
        <w:rPr>
          <w:rStyle w:val="Forte"/>
        </w:rPr>
        <w:t xml:space="preserve">Resumo </w:t>
      </w:r>
    </w:p>
    <w:p w:rsidR="00686B79" w:rsidRDefault="00547422" w:rsidP="00680ACF">
      <w:pPr>
        <w:rPr>
          <w:rStyle w:val="Forte"/>
          <w:b w:val="0"/>
        </w:rPr>
      </w:pPr>
      <w:r>
        <w:rPr>
          <w:rStyle w:val="Forte"/>
          <w:b w:val="0"/>
        </w:rPr>
        <w:t xml:space="preserve">Este trabalho acadêmico </w:t>
      </w:r>
      <w:r w:rsidR="00BE0192" w:rsidRPr="00BE0192">
        <w:rPr>
          <w:rStyle w:val="Forte"/>
          <w:b w:val="0"/>
        </w:rPr>
        <w:t>teve como objetivo sint</w:t>
      </w:r>
      <w:r>
        <w:rPr>
          <w:rStyle w:val="Forte"/>
          <w:b w:val="0"/>
        </w:rPr>
        <w:t>etizar os estudos clínicos sobre lesão por pressão (LPP</w:t>
      </w:r>
      <w:r w:rsidR="00BE0192" w:rsidRPr="00BE0192">
        <w:rPr>
          <w:rStyle w:val="Forte"/>
          <w:b w:val="0"/>
        </w:rPr>
        <w:t>). Elaborou-se uma revisão integrativa através d</w:t>
      </w:r>
      <w:r>
        <w:rPr>
          <w:rStyle w:val="Forte"/>
          <w:b w:val="0"/>
        </w:rPr>
        <w:t>a</w:t>
      </w:r>
      <w:r w:rsidR="00BE0192" w:rsidRPr="00BE0192">
        <w:rPr>
          <w:rStyle w:val="Forte"/>
          <w:b w:val="0"/>
        </w:rPr>
        <w:t xml:space="preserve"> busca de artigos</w:t>
      </w:r>
      <w:r>
        <w:rPr>
          <w:rStyle w:val="Forte"/>
          <w:b w:val="0"/>
        </w:rPr>
        <w:t xml:space="preserve"> na</w:t>
      </w:r>
      <w:r w:rsidR="00BE0192" w:rsidRPr="00BE0192">
        <w:rPr>
          <w:rStyle w:val="Forte"/>
          <w:b w:val="0"/>
        </w:rPr>
        <w:t xml:space="preserve"> </w:t>
      </w:r>
      <w:r>
        <w:rPr>
          <w:rStyle w:val="Forte"/>
          <w:b w:val="0"/>
        </w:rPr>
        <w:t>biblioteca virtual de saúde (BVS), produzidos no período de 2008-2018. Selecionou-se 16</w:t>
      </w:r>
      <w:r w:rsidR="00BE0192" w:rsidRPr="00BE0192">
        <w:rPr>
          <w:rStyle w:val="Forte"/>
          <w:b w:val="0"/>
        </w:rPr>
        <w:t xml:space="preserve"> artigos e a análise destes permitiu </w:t>
      </w:r>
      <w:r>
        <w:rPr>
          <w:rStyle w:val="Forte"/>
          <w:b w:val="0"/>
        </w:rPr>
        <w:t>a construção deste estudo</w:t>
      </w:r>
      <w:r w:rsidR="00BE0192" w:rsidRPr="00BE0192">
        <w:rPr>
          <w:rStyle w:val="Forte"/>
          <w:b w:val="0"/>
        </w:rPr>
        <w:t xml:space="preserve">. Os resultados indicaram </w:t>
      </w:r>
      <w:r>
        <w:rPr>
          <w:rStyle w:val="Forte"/>
          <w:b w:val="0"/>
        </w:rPr>
        <w:t>as principais práticas para prevenção da LPP, que podem ser aplicadas pelos enfermeiros da atenção básica em seu dia a dia. Conclui-se que é de extrema importância o profissional utilizar de ferramentas e estratégias tais como a escala de Braden e as intervenções NIC como meio de prevenção da LPP, promovendo a segurança dos pacientes.</w:t>
      </w:r>
    </w:p>
    <w:p w:rsidR="00680ACF" w:rsidRPr="00277A49" w:rsidRDefault="00680ACF" w:rsidP="00680ACF">
      <w:pPr>
        <w:rPr>
          <w:rFonts w:ascii="Times New Roman" w:hAnsi="Times New Roman"/>
        </w:rPr>
      </w:pPr>
    </w:p>
    <w:p w:rsidR="00686B79" w:rsidRDefault="00686B79" w:rsidP="00547422">
      <w:pPr>
        <w:rPr>
          <w:lang w:val="pt-PT" w:eastAsia="ja-JP"/>
        </w:rPr>
      </w:pPr>
      <w:r w:rsidRPr="00277A49">
        <w:rPr>
          <w:b/>
          <w:lang w:val="pt-PT" w:eastAsia="ja-JP"/>
        </w:rPr>
        <w:t xml:space="preserve">Palavras-chave: </w:t>
      </w:r>
      <w:r w:rsidR="00547422">
        <w:rPr>
          <w:lang w:val="pt-PT" w:eastAsia="ja-JP"/>
        </w:rPr>
        <w:t>Lesão por pressão; Prevenção; Atenção Básica</w:t>
      </w:r>
      <w:r w:rsidR="000A29EB">
        <w:rPr>
          <w:lang w:val="pt-PT" w:eastAsia="ja-JP"/>
        </w:rPr>
        <w:t>; Segurança do Paciente.</w:t>
      </w:r>
    </w:p>
    <w:p w:rsidR="00547422" w:rsidRPr="00277A49" w:rsidRDefault="00547422" w:rsidP="00547422">
      <w:pPr>
        <w:rPr>
          <w:rFonts w:ascii="Times New Roman" w:hAnsi="Times New Roman"/>
          <w:lang w:val="pt-PT" w:eastAsia="ja-JP"/>
        </w:rPr>
      </w:pPr>
    </w:p>
    <w:p w:rsidR="00270F06" w:rsidRPr="00270F06" w:rsidRDefault="00270F06" w:rsidP="00270F06">
      <w:pPr>
        <w:jc w:val="left"/>
        <w:rPr>
          <w:b/>
          <w:sz w:val="24"/>
          <w:szCs w:val="24"/>
          <w:lang w:val="en-US"/>
        </w:rPr>
      </w:pPr>
      <w:bookmarkStart w:id="1" w:name="_Toc519335634"/>
      <w:bookmarkEnd w:id="0"/>
      <w:r w:rsidRPr="00270F06">
        <w:rPr>
          <w:b/>
          <w:sz w:val="24"/>
          <w:szCs w:val="24"/>
          <w:lang w:val="en-US"/>
        </w:rPr>
        <w:t xml:space="preserve">ABSTRACT </w:t>
      </w:r>
    </w:p>
    <w:p w:rsidR="00270F06" w:rsidRPr="00270F06" w:rsidRDefault="00270F06" w:rsidP="00270F06">
      <w:pPr>
        <w:rPr>
          <w:rStyle w:val="Forte"/>
          <w:b w:val="0"/>
          <w:lang w:val="en-US"/>
        </w:rPr>
      </w:pPr>
      <w:r w:rsidRPr="00270F06">
        <w:rPr>
          <w:rStyle w:val="Forte"/>
          <w:b w:val="0"/>
          <w:lang w:val="en-US"/>
        </w:rPr>
        <w:t>This academic study aimed to synthesize clinical</w:t>
      </w:r>
      <w:r w:rsidRPr="00270F06">
        <w:rPr>
          <w:rStyle w:val="Forte"/>
          <w:b w:val="0"/>
        </w:rPr>
        <w:t xml:space="preserve"> studies on pressure injury (PI</w:t>
      </w:r>
      <w:r w:rsidRPr="00270F06">
        <w:rPr>
          <w:rStyle w:val="Forte"/>
          <w:b w:val="0"/>
          <w:lang w:val="en-US"/>
        </w:rPr>
        <w:t>). An integrative review was elaborated through the search of articles in the Virtual Health Library (VHL), produced in the period of 2008-2018. Sixteen articles were selected and the analysis of them allowed the construction of this study. The results indicated the main</w:t>
      </w:r>
      <w:r w:rsidRPr="00270F06">
        <w:rPr>
          <w:rStyle w:val="Forte"/>
          <w:b w:val="0"/>
        </w:rPr>
        <w:t xml:space="preserve"> practices for prevention of PI</w:t>
      </w:r>
      <w:r w:rsidRPr="00270F06">
        <w:rPr>
          <w:rStyle w:val="Forte"/>
          <w:b w:val="0"/>
          <w:lang w:val="en-US"/>
        </w:rPr>
        <w:t>, which can be applied by primary care nurses in their daily life. It is concluded that it is extremely important for the professional to use tools and strategies such as the scale of Braden and NIC interventions</w:t>
      </w:r>
      <w:r w:rsidRPr="00270F06">
        <w:rPr>
          <w:rStyle w:val="Forte"/>
          <w:b w:val="0"/>
        </w:rPr>
        <w:t xml:space="preserve"> as a means of prevention of PI</w:t>
      </w:r>
      <w:r w:rsidRPr="00270F06">
        <w:rPr>
          <w:rStyle w:val="Forte"/>
          <w:b w:val="0"/>
          <w:lang w:val="en-US"/>
        </w:rPr>
        <w:t>, promoting patient safety.</w:t>
      </w:r>
    </w:p>
    <w:p w:rsidR="00B82ADD" w:rsidRPr="000A29EB" w:rsidRDefault="00270F06" w:rsidP="00270F06">
      <w:pPr>
        <w:rPr>
          <w:b/>
          <w:lang w:val="pt-PT" w:eastAsia="ja-JP"/>
        </w:rPr>
      </w:pPr>
      <w:r w:rsidRPr="000A29EB">
        <w:rPr>
          <w:b/>
          <w:lang w:val="pt-PT" w:eastAsia="ja-JP"/>
        </w:rPr>
        <w:t xml:space="preserve">Keywords: </w:t>
      </w:r>
      <w:r w:rsidRPr="000A29EB">
        <w:rPr>
          <w:lang w:val="pt-PT" w:eastAsia="ja-JP"/>
        </w:rPr>
        <w:t>Pressure injury; Prevention; Basic attention</w:t>
      </w:r>
      <w:r w:rsidR="000A29EB">
        <w:rPr>
          <w:lang w:val="pt-PT" w:eastAsia="ja-JP"/>
        </w:rPr>
        <w:t>;</w:t>
      </w:r>
      <w:r w:rsidR="000A29EB" w:rsidRPr="000A29EB">
        <w:rPr>
          <w:lang w:val="pt-PT" w:eastAsia="ja-JP"/>
        </w:rPr>
        <w:t xml:space="preserve"> Patient Safety</w:t>
      </w:r>
      <w:r w:rsidR="000A29EB">
        <w:rPr>
          <w:b/>
          <w:lang w:val="pt-PT" w:eastAsia="ja-JP"/>
        </w:rPr>
        <w:t>.</w:t>
      </w:r>
    </w:p>
    <w:p w:rsidR="00D308FC" w:rsidRPr="00270F06" w:rsidRDefault="00D308FC" w:rsidP="00270F06">
      <w:pPr>
        <w:rPr>
          <w:lang w:val="en-US"/>
        </w:rPr>
      </w:pPr>
    </w:p>
    <w:p w:rsidR="00812594" w:rsidRDefault="00686B79" w:rsidP="00B82ADD">
      <w:pPr>
        <w:numPr>
          <w:ilvl w:val="0"/>
          <w:numId w:val="1"/>
        </w:numPr>
        <w:jc w:val="left"/>
        <w:rPr>
          <w:rStyle w:val="SeoChar"/>
        </w:rPr>
      </w:pPr>
      <w:r w:rsidRPr="007669DE">
        <w:rPr>
          <w:rStyle w:val="SeoChar"/>
        </w:rPr>
        <w:t>INTRODUÇÃO</w:t>
      </w:r>
      <w:r w:rsidR="00812594">
        <w:rPr>
          <w:rStyle w:val="SeoChar"/>
        </w:rPr>
        <w:t>:</w:t>
      </w:r>
    </w:p>
    <w:p w:rsidR="00B82ADD" w:rsidRDefault="00B82ADD" w:rsidP="00B82ADD">
      <w:pPr>
        <w:ind w:firstLine="708"/>
        <w:jc w:val="left"/>
        <w:rPr>
          <w:rFonts w:cs="Arial"/>
          <w:sz w:val="24"/>
          <w:szCs w:val="24"/>
        </w:rPr>
      </w:pPr>
    </w:p>
    <w:p w:rsidR="00B82ADD" w:rsidRDefault="00B82ADD" w:rsidP="00BE0192">
      <w:pPr>
        <w:ind w:firstLine="708"/>
        <w:rPr>
          <w:rFonts w:cs="Arial"/>
          <w:sz w:val="24"/>
          <w:szCs w:val="24"/>
        </w:rPr>
      </w:pPr>
      <w:r w:rsidRPr="00286047">
        <w:rPr>
          <w:rFonts w:cs="Arial"/>
          <w:sz w:val="24"/>
          <w:szCs w:val="24"/>
        </w:rPr>
        <w:t>A s</w:t>
      </w:r>
      <w:r>
        <w:rPr>
          <w:rFonts w:cs="Arial"/>
          <w:sz w:val="24"/>
          <w:szCs w:val="24"/>
        </w:rPr>
        <w:t xml:space="preserve">egurança do paciente, nos últimos anos, é motivo de preocupação para gestores, profissionais de saúde, pesquisadores e especialistas. Em 2013, foi instituído no Brasil o Programa Nacional de Segurança do Paciente e dentre suas ações têm-se a implantação de diversos protocolos para variados setores da área da saúde, um deles visando a minimização do risco de quedas e lesões por pressão. </w:t>
      </w:r>
      <w:r>
        <w:rPr>
          <w:rFonts w:cs="Arial"/>
          <w:sz w:val="24"/>
          <w:szCs w:val="24"/>
        </w:rPr>
        <w:fldChar w:fldCharType="begin" w:fldLock="1"/>
      </w:r>
      <w:r>
        <w:rPr>
          <w:rFonts w:cs="Arial"/>
          <w:sz w:val="24"/>
          <w:szCs w:val="24"/>
        </w:rPr>
        <w:instrText>ADDIN CSL_CITATION {"citationItems":[{"id":"ITEM-1","itemData":{"DOI":"10.1590/0034-7167-2015-0139","ISBN":"0034716720150","abstract":"RESUMO Objetivo: sumarizar as dissertações e teses produzidas por enfermeiros disponíveis no Catálogo de Teses e Dissertações da Associação Brasileira de Enfermagem, do volume XIX ao XXXII, que abordam a segurança do paciente. Método: pesquisa documental. Após coleta de dados, analisaram-se as seguintes variáveis: nível acadêmico, instituição de ensino, ano, local, tipo de serviço, objeto de estudo, desenho metodológico, sujeitos, protocolo prioritário de segurança do paciente, implicações e recomendações finais. Resultados: encontrados 8.720 resumos, dos quais 53 (0,61%) foram analisados. Houve predomínio de dissertações (n=19; 35,85%) relacionadas à redução do risco de quedas e úlcera por pressão (n=24; 45,28%), do tipo descritivo (n=21; 39,62%), quantitativo (n=16; 30,19%), no cenário hospitalar (n=16; 30,19%), utilizando escalas e protocolos (n=6; 11,32%). Conclusão: observou-se tendência para desenvolvimento de estudos relacionados à segurança do paciente no cenário hospitalar, com ênfase na redução do risco de úlcera por pressão.ABSTRACT Objective: summarize the dissertations and theses produced by nurses available in the Catalog of Theses and Dissertations of the Brazilian Nursing Association, from volume XIX to XXXII, that address patient safety. Method: this is a documentary study. After data collection, the following variables were analyzed: academic level, educational institutions, year, place, type of service, study object, study method, subjects, priority protocol of patient safety, implications and final recommendations. Results: 8,720 abstracts were found, 53 (0.61%) of which were analyzed. There was a predominance of dissertations (n=19; 35.85%) regarding the reduction of risks for fall and pressure ulcer (n=24; 45.28%), of descriptive type (n=21; 39.62%), quantitative type (n=16; 30.19%), in hospital environments (n=16; 30.19%), using scales and protocols (n=6; 11.32%). Conclusion: there is a tendency towards the development of studies related to patient safety in hospital environments, with an emphasis on the reduction of risk for pressure ulcer.RESUMEN Objetivo: sintetizar las disertaciones y tesis realizadas por enfermeros, disponibles en el Catálogo de Tesis y Disertaciones de la Asociación Brasileña de Enfermería, del volumen XIX al XXXII, abordando la seguridad del paciente. Método: investigación documental. Después de recolectar los datos, se analizaron las variables: nivel académico, institución de enseñanza, año, lugar, tipo de…","author":[{"dropping-particle":"","family":"Gomes","given":"Andréa Tayse de Lima","non-dropping-particle":"","parse-names":false,"suffix":""},{"dropping-particle":"","family":"Salvador","given":"Pétala Tuani Candido de Oliveira","non-dropping-particle":"","parse-names":false,"suffix":""},{"dropping-particle":"","family":"Rodrigues","given":"Cláudia Cristiane Filgueira Martins","non-dropping-particle":"","parse-names":false,"suffix":""},{"dropping-particle":"","family":"Silva","given":"Micheline da Fonseca","non-dropping-particle":"","parse-names":false,"suffix":""},{"dropping-particle":"","family":"Ferreira","given":"Larissa de Lima","non-dropping-particle":"","parse-names":false,"suffix":""},{"dropping-particle":"","family":"Santos","given":"Viviane Euzébia Pereira","non-dropping-particle":"","parse-names":false,"suffix":""}],"container-title":"Revista Brasileira de Enfermagem","id":"ITEM-1","issue":"1","issued":{"date-parts":[["2017"]]},"page":"146-154","title":"A segurança do paciente nos caminhos percorridos pela enfermagem brasileira","type":"article-journal","volume":"70"},"uris":["http://www.mendeley.com/documents/?uuid=5c8822e0-bc2f-4f70-9165-ae677d52b48b","http://www.mendeley.com/documents/?uuid=a380e81a-cb61-4333-b924-d3dae9cb766f"]}],"mendeley":{"formattedCitation":"(GOMES et al., 2017)","plainTextFormattedCitation":"(GOMES et al., 2017)","previouslyFormattedCitation":"(GOMES et al., 2017)"},"properties":{"noteIndex":0},"schema":"https://github.com/citation-style-language/schema/raw/master/csl-citation.json"}</w:instrText>
      </w:r>
      <w:r>
        <w:rPr>
          <w:rFonts w:cs="Arial"/>
          <w:sz w:val="24"/>
          <w:szCs w:val="24"/>
        </w:rPr>
        <w:fldChar w:fldCharType="separate"/>
      </w:r>
      <w:r w:rsidRPr="00C9050F">
        <w:rPr>
          <w:rFonts w:cs="Arial"/>
          <w:noProof/>
          <w:sz w:val="24"/>
          <w:szCs w:val="24"/>
        </w:rPr>
        <w:t>(GOMES et al., 2017)</w:t>
      </w:r>
      <w:r>
        <w:rPr>
          <w:rFonts w:cs="Arial"/>
          <w:sz w:val="24"/>
          <w:szCs w:val="24"/>
        </w:rPr>
        <w:fldChar w:fldCharType="end"/>
      </w:r>
      <w:r>
        <w:rPr>
          <w:rFonts w:cs="Arial"/>
          <w:sz w:val="24"/>
          <w:szCs w:val="24"/>
        </w:rPr>
        <w:t>.</w:t>
      </w:r>
    </w:p>
    <w:p w:rsidR="00B82ADD" w:rsidRDefault="00B82ADD" w:rsidP="00BE0192">
      <w:pPr>
        <w:ind w:firstLine="708"/>
        <w:rPr>
          <w:rFonts w:cs="Arial"/>
          <w:sz w:val="24"/>
          <w:szCs w:val="24"/>
        </w:rPr>
      </w:pPr>
      <w:r>
        <w:rPr>
          <w:rFonts w:cs="Arial"/>
          <w:sz w:val="24"/>
          <w:szCs w:val="24"/>
        </w:rPr>
        <w:t>Lesão por pressão (LPP), é uma lesão tissular, geralmente sobre uma proeminência óssea relacionados ao pressionamento do tecido por tempo prolongado, ou ocasionados pela pressão associada ao cisalhamento e/ou fricção.</w:t>
      </w:r>
      <w:r>
        <w:rPr>
          <w:rFonts w:cs="Arial"/>
          <w:sz w:val="24"/>
          <w:szCs w:val="24"/>
        </w:rPr>
        <w:fldChar w:fldCharType="begin" w:fldLock="1"/>
      </w:r>
      <w:r>
        <w:rPr>
          <w:rFonts w:cs="Arial"/>
          <w:sz w:val="24"/>
          <w:szCs w:val="24"/>
        </w:rPr>
        <w:instrText>ADDIN CSL_CITATION {"citationItems":[{"id":"ITEM-1","itemData":{"DOI":"10.1590/S0080-623420140000300010","ISBN":"0080623420140","ISSN":"00806234","abstract":"Objective:To identify the nursing care prescribed for patients in risk for pressure ulcer (PU) and to compare those with the Nursing Interventions Classification (NIC) interventions. Method: Cross mapping study conducted in a university hospital. The sample was composed of 219 adult patients hospitalized in clinical and surgical units. The inclusion criteria were: score ≤ 13 in the Braden Scale and one of the nursing diagnoses, Self-Care deficit syndrome, Impaired physical mobility, Impaired tissue integrity, Impaired skin integrity, Risk for impaired skin integrity. The data were collected retrospectively in a nursing prescription system and statistically analyzed by crossed mapping. Result: It was identified 32 different nursing cares to prevent PU, mapped in 17 different NIC interventions, within them: Skin surveillance, Pressure ulcer prevention and Positioning. Conclusion: The cross mapping showed similarities between the prescribed nursing care and the NIC interventions.Objetivo: Identificar los cuidados de enfermería prescritos para pacientes con riesgo de úlceras por presión (UPP) y compararlos con las intervenciones de la Clasificación de Intervenciones de Enfermería(NIC). Método: Estudio con mapeo cruzado en el hospital universitario. La muestra estuvo compuesta por 219 pacientes adultos internados en unidades médico-quirúrgicas. Los criterios de inclusión fueron: puntuación ≤ 13 en la escala de Braden y uno de los siguientes diagnósticos de enfermería: Síndrome de déficit de autocuidado, Deterioro de la movilidad física, deterioro de la integridad tisular, deterioro de la integridad cutánea, riesgo de deterioro de la integridad cutánea. Los datos fueron recolectados retrospectivamente en el sistema de prescripción de enfermería y analizados estadísticamente y con mapeo cruzado. Resultados: Se identificaron 32 cuidados de enfermería distintos para la prevención de las UPP, mapeados en 17 intervenciones NIC diferentes, entre ellas: Supervisión de la piel, Prevención de úlceras por presión y Posiciones corporales. Conclusión: El mapeo cruzado mostró similitud entre los cuidados de enfermería y las intervenciones NIC.","author":[{"dropping-particle":"","family":"Pereira","given":"Ana Gabriela Silva","non-dropping-particle":"","parse-names":false,"suffix":""},{"dropping-particle":"dos","family":"Santos","given":"Cássia Teixeira","non-dropping-particle":"","parse-names":false,"suffix":""},{"dropping-particle":"","family":"Menegon","given":"Dóris Baratz","non-dropping-particle":"","parse-names":false,"suffix":""},{"dropping-particle":"","family":"Mello","given":"Bruna","non-dropping-particle":"","parse-names":false,"suffix":""},{"dropping-particle":"","family":"Azambuja","given":"Fernanda","non-dropping-particle":"","parse-names":false,"suffix":""},{"dropping-particle":"","family":"Lucena","given":"Amália de Fátima","non-dropping-particle":"","parse-names":false,"suffix":""}],"container-title":"Revista da Escola de Enfermagem","id":"ITEM-1","issue":"3","issued":{"date-parts":[["2014"]]},"page":"454-461","title":"Mapeamento de cuidados de enfermagem com a NIC para paciente em risco de úlcera por pressão","type":"article-journal","volume":"48"},"uris":["http://www.mendeley.com/documents/?uuid=1e164b52-2d49-4e02-8114-b89bf37b3256"]},{"id":"ITEM-2","itemData":{"DOI":"10.5380/ce.v23i3.55197","abstract":"Objetivos: Analisar, a partir da visão dos enfermeiros da Atenção Primária, as contribuições da prática educativa naprevenção da Lesão por Pressão e promoção da saúde. Método: Estudo Convergente Assistencial com 20 enfermeiros,realizado entre julho e agosto de 2014, no Estado de Santa Catarina, desenvolvido em duas etapas e quatro encontros,sendo a primeira entrevista com a utilização de questionário e, posteriormente, três oficinas. Resultados: Os dadosforam analisados e resultaram em duas categorias: Diga não à Lesão por Pressão e A prática do enfermeiro na prevençãoda LP e promoção da saúde na APS, que expressaram aquisição e aprimoramento de conhecimentos, construção donovo saber, contribuindo para ações de saúde. Conclusão: A prática educativa alcançou seu propósito, inovando erenovando o conhecimento dos enfermeiros no cuidado preventivo e promoção da saúde. São essenciais capacitaçõescontínuas, refletindo em ganhos na prática assistencial e científica da Enfermagem.","author":[{"dropping-particle":"","family":"Soares","given":"Cilene Fernandes","non-dropping-particle":"","parse-names":false,"suffix":""},{"dropping-particle":"","family":"Heidemann","given":"Ivonete Teresinha Shulter Buss","non-dropping-particle":"","parse-names":false,"suffix":""},{"dropping-particle":"","family":"Durand","given":"Michelle Kuntz","non-dropping-particle":"","parse-names":false,"suffix":""},{"dropping-particle":"da","family":"Costa","given":"Maria Fernanda Baeta Neves Alonso","non-dropping-particle":"","parse-names":false,"suffix":""},{"dropping-particle":"","family":"Marçal","given":"Claudia Cossentino Bruck","non-dropping-particle":"","parse-names":false,"suffix":""},{"dropping-particle":"","family":"Ferreira","given":"Juliana Martins","non-dropping-particle":"","parse-names":false,"suffix":""}],"container-title":"Cogitare Enfermagem","id":"ITEM-2","issue":"3","issued":{"date-parts":[["2018"]]},"page":"1-9","title":"Prática educativa com enfermeiros da atenção primária: não à lesão por pressão","type":"article-journal","volume":"23"},"uris":["http://www.mendeley.com/documents/?uuid=9a772abb-8b6e-4638-9594-dcb71967d8a1"]}],"mendeley":{"formattedCitation":"(PEREIRA et al., 2014; SOARES et al., 2018)","plainTextFormattedCitation":"(PEREIRA et al., 2014; SOARES et al., 2018)","previouslyFormattedCitation":"(PEREIRA et al., 2014; SOARES et al., 2018)"},"properties":{"noteIndex":0},"schema":"https://github.com/citation-style-language/schema/raw/master/csl-citation.json"}</w:instrText>
      </w:r>
      <w:r>
        <w:rPr>
          <w:rFonts w:cs="Arial"/>
          <w:sz w:val="24"/>
          <w:szCs w:val="24"/>
        </w:rPr>
        <w:fldChar w:fldCharType="separate"/>
      </w:r>
      <w:r w:rsidRPr="00A804FF">
        <w:rPr>
          <w:rFonts w:cs="Arial"/>
          <w:noProof/>
          <w:sz w:val="24"/>
          <w:szCs w:val="24"/>
        </w:rPr>
        <w:t>(PEREIRA et al., 2014; SOARES et al., 2018)</w:t>
      </w:r>
      <w:r>
        <w:rPr>
          <w:rFonts w:cs="Arial"/>
          <w:sz w:val="24"/>
          <w:szCs w:val="24"/>
        </w:rPr>
        <w:fldChar w:fldCharType="end"/>
      </w:r>
      <w:r>
        <w:rPr>
          <w:rFonts w:cs="Arial"/>
          <w:sz w:val="24"/>
          <w:szCs w:val="24"/>
        </w:rPr>
        <w:t>. Pessoas hospitalizadas sob cuidados de instituições de longa permanência ou em domicílios podem ser acometidas por esse trauma tecidual.</w:t>
      </w:r>
      <w:r>
        <w:rPr>
          <w:rFonts w:cs="Arial"/>
          <w:sz w:val="24"/>
          <w:szCs w:val="24"/>
        </w:rPr>
        <w:fldChar w:fldCharType="begin" w:fldLock="1"/>
      </w:r>
      <w:r>
        <w:rPr>
          <w:rFonts w:cs="Arial"/>
          <w:sz w:val="24"/>
          <w:szCs w:val="24"/>
        </w:rPr>
        <w:instrText>ADDIN CSL_CITATION {"citationItems":[{"id":"ITEM-1","itemData":{"DOI":"10.9789/2175-5361.2013v5n1p3221","ISSN":"18096107","abstract":"Objetivo: Refletir sobre a atuação da enfermagem junto ao cliente centrada na prevenção de úlceras por pressão. Método: Trata-se de estudo descritivo abordando a úlcera por pressão, que se transformou em um sério problema de saúde pública, a exigir políticas públicas para sua prevenção. Resultados: Apresenta-se a importância da avaliação do cliente e os cuidados preventivos fundamentados em recomendações de órgãos públicos e em resultados de produção científica, inclusive da área de dermatologia, visando um atendimento sem riscos para a integridade física, mental e espiritual do cliente e para o profissional de enfermagem. Conclusão: Conclui-se ser indispensável implementar programas educacionais que sejam estruturados, organizados, compreensivos e direcionados para todos os níveis de serviços de saúde. A atualização dos profissionais possibilitará a aquisição de recursos, visando um atendimento compatível com a dignidade humana e para o profissional que fica vulnerável às críticas e processos judiciais.","author":[{"dropping-particle":"","family":"Brandão","given":"Euzeli","non-dropping-particle":"","parse-names":false,"suffix":""},{"dropping-particle":"","family":"Mandelbaum","given":"Maria Helena","non-dropping-particle":"","parse-names":false,"suffix":""},{"dropping-particle":"","family":"Santos","given":"Iraci","non-dropping-particle":"","parse-names":false,"suffix":""}],"container-title":"Revista de Pesquisa: Cuidado é Fundamental Online","id":"ITEM-1","issue":"1","issued":{"date-parts":[["2013"]]},"page":"3221-3228","title":"Um desafio no cuidado em enfermagem: prevenir úlceras por pressão no cliente","type":"article-journal","volume":"5"},"uris":["http://www.mendeley.com/documents/?uuid=55a17d51-bb11-4a9f-bbd5-fc65c7d6b704"]}],"mendeley":{"formattedCitation":"(BRANDÃO; MANDELBAUM; SANTOS, 2013)","plainTextFormattedCitation":"(BRANDÃO; MANDELBAUM; SANTOS, 2013)","previouslyFormattedCitation":"(BRANDÃO; MANDELBAUM; SANTOS, 2013)"},"properties":{"noteIndex":0},"schema":"https://github.com/citation-style-language/schema/raw/master/csl-citation.json"}</w:instrText>
      </w:r>
      <w:r>
        <w:rPr>
          <w:rFonts w:cs="Arial"/>
          <w:sz w:val="24"/>
          <w:szCs w:val="24"/>
        </w:rPr>
        <w:fldChar w:fldCharType="separate"/>
      </w:r>
      <w:r w:rsidRPr="00A804FF">
        <w:rPr>
          <w:rFonts w:cs="Arial"/>
          <w:noProof/>
          <w:sz w:val="24"/>
          <w:szCs w:val="24"/>
        </w:rPr>
        <w:t>(BRANDÃO; MANDELBAUM; SANTOS, 2013)</w:t>
      </w:r>
      <w:r>
        <w:rPr>
          <w:rFonts w:cs="Arial"/>
          <w:sz w:val="24"/>
          <w:szCs w:val="24"/>
        </w:rPr>
        <w:fldChar w:fldCharType="end"/>
      </w:r>
      <w:r>
        <w:rPr>
          <w:rFonts w:cs="Arial"/>
          <w:sz w:val="24"/>
          <w:szCs w:val="24"/>
        </w:rPr>
        <w:t>.</w:t>
      </w:r>
    </w:p>
    <w:p w:rsidR="00B82ADD" w:rsidRDefault="00B82ADD" w:rsidP="00BE0192">
      <w:pPr>
        <w:ind w:firstLine="708"/>
        <w:rPr>
          <w:rFonts w:cs="Arial"/>
          <w:sz w:val="24"/>
          <w:szCs w:val="24"/>
        </w:rPr>
      </w:pPr>
      <w:r w:rsidRPr="0015123C">
        <w:rPr>
          <w:rFonts w:cs="Arial"/>
          <w:sz w:val="24"/>
          <w:szCs w:val="24"/>
        </w:rPr>
        <w:t xml:space="preserve">O Ministério da Saúde define úlcera por pressão como “área de trauma tecidual causada por pressão contínua e prolongada aplicada à pele e tecidos adjacentes, excedendo a pressão capilar normal, provocando isquemia, </w:t>
      </w:r>
      <w:r>
        <w:rPr>
          <w:rFonts w:cs="Arial"/>
          <w:sz w:val="24"/>
          <w:szCs w:val="24"/>
        </w:rPr>
        <w:t>podendo levar a morte celular”.</w:t>
      </w:r>
      <w:r>
        <w:rPr>
          <w:rFonts w:cs="Arial"/>
          <w:sz w:val="24"/>
          <w:szCs w:val="24"/>
        </w:rPr>
        <w:fldChar w:fldCharType="begin" w:fldLock="1"/>
      </w:r>
      <w:r>
        <w:rPr>
          <w:rFonts w:cs="Arial"/>
          <w:sz w:val="24"/>
          <w:szCs w:val="24"/>
        </w:rPr>
        <w:instrText>ADDIN CSL_CITATION {"citationItems":[{"id":"ITEM-1","itemData":{"DOI":"10.9789/2175-5361.2013v5n1p3221","ISSN":"18096107","abstract":"Objetivo: Refletir sobre a atuação da enfermagem junto ao cliente centrada na prevenção de úlceras por pressão. Método: Trata-se de estudo descritivo abordando a úlcera por pressão, que se transformou em um sério problema de saúde pública, a exigir políticas públicas para sua prevenção. Resultados: Apresenta-se a importância da avaliação do cliente e os cuidados preventivos fundamentados em recomendações de órgãos públicos e em resultados de produção científica, inclusive da área de dermatologia, visando um atendimento sem riscos para a integridade física, mental e espiritual do cliente e para o profissional de enfermagem. Conclusão: Conclui-se ser indispensável implementar programas educacionais que sejam estruturados, organizados, compreensivos e direcionados para todos os níveis de serviços de saúde. A atualização dos profissionais possibilitará a aquisição de recursos, visando um atendimento compatível com a dignidade humana e para o profissional que fica vulnerável às críticas e processos judiciais.","author":[{"dropping-particle":"","family":"Brandão","given":"Euzeli","non-dropping-particle":"","parse-names":false,"suffix":""},{"dropping-particle":"","family":"Mandelbaum","given":"Maria Helena","non-dropping-particle":"","parse-names":false,"suffix":""},{"dropping-particle":"","family":"Santos","given":"Iraci","non-dropping-particle":"","parse-names":false,"suffix":""}],"container-title":"Revista de Pesquisa: Cuidado é Fundamental Online","id":"ITEM-1","issue":"1","issued":{"date-parts":[["2013"]]},"page":"3221-3228","title":"Um desafio no cuidado em enfermagem: prevenir úlceras por pressão no cliente","type":"article-journal","volume":"5"},"uris":["http://www.mendeley.com/documents/?uuid=55a17d51-bb11-4a9f-bbd5-fc65c7d6b704"]}],"mendeley":{"formattedCitation":"(BRANDÃO; MANDELBAUM; SANTOS, 2013)","plainTextFormattedCitation":"(BRANDÃO; MANDELBAUM; SANTOS, 2013)","previouslyFormattedCitation":"(BRANDÃO; MANDELBAUM; SANTOS, 2013)"},"properties":{"noteIndex":0},"schema":"https://github.com/citation-style-language/schema/raw/master/csl-citation.json"}</w:instrText>
      </w:r>
      <w:r>
        <w:rPr>
          <w:rFonts w:cs="Arial"/>
          <w:sz w:val="24"/>
          <w:szCs w:val="24"/>
        </w:rPr>
        <w:fldChar w:fldCharType="separate"/>
      </w:r>
      <w:r w:rsidRPr="00A804FF">
        <w:rPr>
          <w:rFonts w:cs="Arial"/>
          <w:noProof/>
          <w:sz w:val="24"/>
          <w:szCs w:val="24"/>
        </w:rPr>
        <w:t>(BRANDÃO; MANDELBAUM; SANTOS, 2013)</w:t>
      </w:r>
      <w:r>
        <w:rPr>
          <w:rFonts w:cs="Arial"/>
          <w:sz w:val="24"/>
          <w:szCs w:val="24"/>
        </w:rPr>
        <w:fldChar w:fldCharType="end"/>
      </w:r>
      <w:r w:rsidR="008A4EF2">
        <w:rPr>
          <w:rFonts w:cs="Arial"/>
          <w:sz w:val="24"/>
          <w:szCs w:val="24"/>
        </w:rPr>
        <w:t>.</w:t>
      </w:r>
    </w:p>
    <w:p w:rsidR="00B82ADD" w:rsidRDefault="00B82ADD" w:rsidP="00BE0192">
      <w:pPr>
        <w:ind w:firstLine="708"/>
        <w:rPr>
          <w:rFonts w:cs="Arial"/>
          <w:sz w:val="24"/>
          <w:szCs w:val="24"/>
        </w:rPr>
      </w:pPr>
      <w:r>
        <w:rPr>
          <w:rFonts w:cs="Arial"/>
          <w:sz w:val="24"/>
          <w:szCs w:val="24"/>
        </w:rPr>
        <w:t xml:space="preserve">Os fatores extrínsecos/externos: pressão, cisalhamento e fricção; e os intrínsecos/internos: idade avançada, déficit neurológico, nutrição inadequada, incontinência urinária e/ou fecal, uso de medicamentos analgésicos, sedativos ou anestésicos, entre outros. Ambos estão entre os principais agravantes do risco de </w:t>
      </w:r>
      <w:r>
        <w:rPr>
          <w:rFonts w:cs="Arial"/>
          <w:sz w:val="24"/>
          <w:szCs w:val="24"/>
        </w:rPr>
        <w:lastRenderedPageBreak/>
        <w:t xml:space="preserve">desenvolvimento de uma LPP. </w:t>
      </w:r>
      <w:r>
        <w:rPr>
          <w:rFonts w:cs="Arial"/>
          <w:sz w:val="24"/>
          <w:szCs w:val="24"/>
        </w:rPr>
        <w:fldChar w:fldCharType="begin" w:fldLock="1"/>
      </w:r>
      <w:r>
        <w:rPr>
          <w:rFonts w:cs="Arial"/>
          <w:sz w:val="24"/>
          <w:szCs w:val="24"/>
        </w:rPr>
        <w:instrText>ADDIN CSL_CITATION {"citationItems":[{"id":"ITEM-1","itemData":{"ISBN":"9780080453705","abstract":"Objetivo: analisar a incidência de úlcera por pressão como indicador de qualidade assistencial no Hospital Coronel Frota/Porto Alegre. Método: estudo quantitativo que se valeu dos princípios da exploração e descrição, utilizando-se a análise estatística das notificações do evento adverso úlcera por pressão. Resultados: foram identificados baixos índices de úlceras por pressão. Os pacientes acometidos apresentavam diversos fatores de risco incluindo alterações nutricionais, de mobilidade e de nível de consciência. Destacou-se como cuidados de enfermagem na prevenção de úlceras por pressão o uso de colchão piramidal e a mudança de decúbito. Considerações finais: apesar de se constatar a existência do cuidado de enfermagem preventivo, mesmo assim houve o desenvolvimento de úlcera por pressão. Evidenciou-se a necessidade de ampliar as ações de prevenção de úlceras por pressão bem como, avaliar a acurácia das notificações dos eventos adversos.","author":[{"dropping-particle":"","family":"Silva","given":"Mara Rosane Vargas e","non-dropping-particle":"","parse-names":false,"suffix":""},{"dropping-particle":"","family":"Dick","given":"Nidea Rita Michels","non-dropping-particle":"","parse-names":false,"suffix":""},{"dropping-particle":"","family":"Martini","given":"Angela Conte","non-dropping-particle":"","parse-names":false,"suffix":""}],"container-title":"Revista de enfermagem da UFSM","id":"ITEM-1","issue":"2","issued":{"date-parts":[["2012"]]},"page":"1-29","title":"Incidência de úlcera por pressão como indicador de qualidade na assistência de enfermagem","type":"article-journal","volume":"2"},"uris":["http://www.mendeley.com/documents/?uuid=1439f318-4903-4391-b17a-5377c3fcc5f6"]},{"id":"ITEM-2","itemData":{"abstract":"Estudo transversal com objetivo de identificar a pontuação das subescalas que avaliam o risco para úlcera por pressão na aplicação da Escala de Braden e associá-las aos motivos de internação hospitalar, às comorbidades e às características demográficas de pacientes adultos hospitalizados. A amostra constou de 187 pacientes em risco para úlcera por pressão com escore total ≤13 na referida escala. Os dados foram coletados retrospectivamente em fichas com a Escala de Braden e em prontuários, analisados pela estatística descritiva e testes de Mann-Whitney e Sperman. Os resultados demonstraram maioria de mulheres, idosos, portadores de doenças cerebrovasculares, pulmonares, cardiovasculares, metabólicas e neoplásicas. Os escores verificados pelas subescalas apontaram pacientes acamados, com mobilidade e atividade limitadas. A nutrição alterada também se mostrou fator importante, seguido pelos problemas de fricção e/ou cisalhamento e alteração da percepção sensorial e umidade. Estes achados permitiram subsidiar a qualificação da prevenção da úlcera por pressão.","author":[{"dropping-particle":"","family":"Menegon","given":"Dóris Baratz","non-dropping-particle":"","parse-names":false,"suffix":""},{"dropping-particle":"","family":"Bercini","given":"Rossana Rosa","non-dropping-particle":"","parse-names":false,"suffix":""},{"dropping-particle":"dos","family":"Santos","given":"Cássia Teixeira","non-dropping-particle":"","parse-names":false,"suffix":""},{"dropping-particle":"","family":"Lucena","given":"Amália de Fátima","non-dropping-particle":"","parse-names":false,"suffix":""},{"dropping-particle":"","family":"Pereira","given":"Ana Gabriela Silva","non-dropping-particle":"","parse-names":false,"suffix":""},{"dropping-particle":"","family":"Scain","given":"Suzana Fiore","non-dropping-particle":"","parse-names":false,"suffix":""}],"container-title":"Texto &amp; Contexto - Enfermagem","id":"ITEM-2","issue":"4","issued":{"date-parts":[["2012"]]},"page":"854-861","title":"Análise das subescalas de braden como indicativos de risco para úlcera por pressão","type":"article-journal","volume":"21"},"uris":["http://www.mendeley.com/documents/?uuid=013b0a70-7bf8-4d0c-9d58-49b637fc55dc"]}],"mendeley":{"formattedCitation":"(MENEGON et al., 2012; SILVA; DICK; MARTINI, 2012)","plainTextFormattedCitation":"(MENEGON et al., 2012; SILVA; DICK; MARTINI, 2012)","previouslyFormattedCitation":"(MENEGON et al., 2012; SILVA; DICK; MARTINI, 2012)"},"properties":{"noteIndex":0},"schema":"https://github.com/citation-style-language/schema/raw/master/csl-citation.json"}</w:instrText>
      </w:r>
      <w:r>
        <w:rPr>
          <w:rFonts w:cs="Arial"/>
          <w:sz w:val="24"/>
          <w:szCs w:val="24"/>
        </w:rPr>
        <w:fldChar w:fldCharType="separate"/>
      </w:r>
      <w:r w:rsidRPr="00A804FF">
        <w:rPr>
          <w:rFonts w:cs="Arial"/>
          <w:noProof/>
          <w:sz w:val="24"/>
          <w:szCs w:val="24"/>
        </w:rPr>
        <w:t>(MENEGON et al., 2012; SILVA; DICK; MARTINI, 2012)</w:t>
      </w:r>
      <w:r>
        <w:rPr>
          <w:rFonts w:cs="Arial"/>
          <w:sz w:val="24"/>
          <w:szCs w:val="24"/>
        </w:rPr>
        <w:fldChar w:fldCharType="end"/>
      </w:r>
      <w:r>
        <w:rPr>
          <w:rFonts w:cs="Arial"/>
          <w:sz w:val="24"/>
          <w:szCs w:val="24"/>
        </w:rPr>
        <w:t>.</w:t>
      </w:r>
    </w:p>
    <w:p w:rsidR="00B82ADD" w:rsidRDefault="00B82ADD" w:rsidP="00BE0192">
      <w:pPr>
        <w:ind w:firstLine="708"/>
        <w:rPr>
          <w:rFonts w:cs="Arial"/>
          <w:sz w:val="24"/>
          <w:szCs w:val="24"/>
        </w:rPr>
      </w:pPr>
      <w:r>
        <w:rPr>
          <w:rFonts w:cs="Arial"/>
          <w:sz w:val="24"/>
          <w:szCs w:val="24"/>
        </w:rPr>
        <w:t xml:space="preserve">Diferente das demais alterações de pele, a LPP representa um problema de saúde pública que traz ao paciente transtornos físicos e emocionais, além de influenciar na morbidade e mortalidade. No Brasil, um paciente com mobilidade comprometida tem de 41,2% a 59% de risco de desenvolver esse tipo de lesão, sendo que com os devidos cuidados preventivos ela pode ser evitada em 95% dos casos. </w:t>
      </w:r>
      <w:r>
        <w:rPr>
          <w:rFonts w:cs="Arial"/>
          <w:sz w:val="24"/>
          <w:szCs w:val="24"/>
        </w:rPr>
        <w:fldChar w:fldCharType="begin" w:fldLock="1"/>
      </w:r>
      <w:r>
        <w:rPr>
          <w:rFonts w:cs="Arial"/>
          <w:sz w:val="24"/>
          <w:szCs w:val="24"/>
        </w:rPr>
        <w:instrText>ADDIN CSL_CITATION {"citationItems":[{"id":"ITEM-1","itemData":{"DOI":"10.1590/0104-070720180001630016","ISSN":"0104-0707","abstract":"RESUMO Objetivo: apresentar a aplicabilidade da Escala de Braden na percepção dos enfermeiros da atenção primária, e identificar as medidas de prevenção, e promoção da saúde de modo evitar o desenvolvimento da lesão por pressão. Método: pesquisa Convergente assistencial, realizada num distrito sanitário do Sul do Brasil, com 20 enfermeiros. A coleta de dados ocorreu em julho de 2014, através de entrevista e de uma prática educativa na forma de oficina temática intitulada “Diga não à lesão por pressão, prevenir é o melhor cuidado”. A análise foi através da fase de apreensão, síntese, teorização e transferência. Resultados: da prática educativa culminaram duas categorias: Percepções e expectativas quanto ao uso da Escala de Braden na atenção primária, sendo esta revelada como uma importante ferramenta no reconhecimento das pessoas vulneráveis; e Desvelar as práticas de promoção da saúde e medidas de prevenção para evitar a lesão por pressão, tendo esta as aspirações voltadas a um adequado direcionamento dos cuidados na busca por melhorar a qualidade de vida. Conclusão: conclui-se que uma avaliação adequada, um plano de cuidados que possa prevenir a lesão por pressão, assim como práticas que promovam saúde, configuram-se como possibilidades criativas versus desafios, na inclusão de um novo paradigma na atenção primária.ABSTRACT Objective: to present the applicability of the Braden Scale in the perception of primary care nurses, and to identify preventive measures and health promotion in order to avoid the development of pressure injury. Method: convergent care research carried out in a health district in the South of Brazil, with 20 nurses. The data collection took place in July 2014, through an interview and practical educational in the form of a thematic workshop entitled “Say no to pressure injury, prevention is the best care”. The analysis occurred through the phases of apprehension, synthesis, theorization and transference. Results: the educational practice resulted in two categories: Perceptions and expectations regarding the use of the Braden Scale in primary care, which is revealed as an important tool in the recognition of vulnerable people; and Reveal health promotion practices and prevention measures to avoid pressure injuries, with goals aimed at targeting adequate care in the quest to improve the quality of life. Conclusion: it is concluded that adequate evaluation, care plans that can prevent pressure injury, as well as practices that promote…","author":[{"dropping-particle":"","family":"Soares","given":"Cilene Fernandes","non-dropping-particle":"","parse-names":false,"suffix":""},{"dropping-particle":"","family":"Heidemann","given":"Ivonete Teresinha Schülter Buss","non-dropping-particle":"","parse-names":false,"suffix":""}],"container-title":"Texto &amp; Contexto - Enfermagem","id":"ITEM-1","issue":"2","issued":{"date-parts":[["2018"]]},"page":"1-10","title":"Promoção da saúde e prevenção da lesão por pressão: expectativas do enfermeiro da atenção primária","type":"article-journal","volume":"27"},"uris":["http://www.mendeley.com/documents/?uuid=e5ae3467-b5b2-4357-a6a0-69f0f7608efd"]}],"mendeley":{"formattedCitation":"(SOARES; HEIDEMANN, 2018)","plainTextFormattedCitation":"(SOARES; HEIDEMANN, 2018)","previouslyFormattedCitation":"(SOARES; HEIDEMANN, 2018)"},"properties":{"noteIndex":0},"schema":"https://github.com/citation-style-language/schema/raw/master/csl-citation.json"}</w:instrText>
      </w:r>
      <w:r>
        <w:rPr>
          <w:rFonts w:cs="Arial"/>
          <w:sz w:val="24"/>
          <w:szCs w:val="24"/>
        </w:rPr>
        <w:fldChar w:fldCharType="separate"/>
      </w:r>
      <w:r w:rsidRPr="00A804FF">
        <w:rPr>
          <w:rFonts w:cs="Arial"/>
          <w:noProof/>
          <w:sz w:val="24"/>
          <w:szCs w:val="24"/>
        </w:rPr>
        <w:t>(SOARES; HEIDEMANN, 2018)</w:t>
      </w:r>
      <w:r>
        <w:rPr>
          <w:rFonts w:cs="Arial"/>
          <w:sz w:val="24"/>
          <w:szCs w:val="24"/>
        </w:rPr>
        <w:fldChar w:fldCharType="end"/>
      </w:r>
      <w:r>
        <w:rPr>
          <w:rFonts w:cs="Arial"/>
          <w:sz w:val="24"/>
          <w:szCs w:val="24"/>
        </w:rPr>
        <w:t>.</w:t>
      </w:r>
    </w:p>
    <w:p w:rsidR="00B82ADD" w:rsidRPr="0086077C" w:rsidRDefault="00B82ADD" w:rsidP="00BE0192">
      <w:pPr>
        <w:ind w:firstLine="708"/>
        <w:rPr>
          <w:rFonts w:cs="Arial"/>
          <w:sz w:val="24"/>
          <w:szCs w:val="24"/>
        </w:rPr>
      </w:pPr>
      <w:r>
        <w:rPr>
          <w:rFonts w:cs="Arial"/>
          <w:sz w:val="24"/>
          <w:szCs w:val="24"/>
        </w:rPr>
        <w:t xml:space="preserve">Cuidados com a integridade da pele e tecidos, assim como a implementação de intervenções para a prevenção da LPP e suas complicações, que podem comprometer a saúde e a qualidade de vida do </w:t>
      </w:r>
      <w:r w:rsidRPr="0086077C">
        <w:rPr>
          <w:rFonts w:cs="Arial"/>
          <w:sz w:val="24"/>
          <w:szCs w:val="24"/>
        </w:rPr>
        <w:t xml:space="preserve">paciente, são elementos da prática do enfermeiro. </w:t>
      </w:r>
      <w:r w:rsidRPr="0086077C">
        <w:rPr>
          <w:rFonts w:cs="Arial"/>
          <w:sz w:val="24"/>
          <w:szCs w:val="24"/>
        </w:rPr>
        <w:fldChar w:fldCharType="begin" w:fldLock="1"/>
      </w:r>
      <w:r>
        <w:rPr>
          <w:rFonts w:cs="Arial"/>
          <w:sz w:val="24"/>
          <w:szCs w:val="24"/>
        </w:rPr>
        <w:instrText>ADDIN CSL_CITATION {"citationItems":[{"id":"ITEM-1","itemData":{"DOI":"10.1590/S0080-623420140000300010","ISBN":"0080623420140","ISSN":"00806234","abstract":"Objective:To identify the nursing care prescribed for patients in risk for pressure ulcer (PU) and to compare those with the Nursing Interventions Classification (NIC) interventions. Method: Cross mapping study conducted in a university hospital. The sample was composed of 219 adult patients hospitalized in clinical and surgical units. The inclusion criteria were: score ≤ 13 in the Braden Scale and one of the nursing diagnoses, Self-Care deficit syndrome, Impaired physical mobility, Impaired tissue integrity, Impaired skin integrity, Risk for impaired skin integrity. The data were collected retrospectively in a nursing prescription system and statistically analyzed by crossed mapping. Result: It was identified 32 different nursing cares to prevent PU, mapped in 17 different NIC interventions, within them: Skin surveillance, Pressure ulcer prevention and Positioning. Conclusion: The cross mapping showed similarities between the prescribed nursing care and the NIC interventions.Objetivo: Identificar los cuidados de enfermería prescritos para pacientes con riesgo de úlceras por presión (UPP) y compararlos con las intervenciones de la Clasificación de Intervenciones de Enfermería(NIC). Método: Estudio con mapeo cruzado en el hospital universitario. La muestra estuvo compuesta por 219 pacientes adultos internados en unidades médico-quirúrgicas. Los criterios de inclusión fueron: puntuación ≤ 13 en la escala de Braden y uno de los siguientes diagnósticos de enfermería: Síndrome de déficit de autocuidado, Deterioro de la movilidad física, deterioro de la integridad tisular, deterioro de la integridad cutánea, riesgo de deterioro de la integridad cutánea. Los datos fueron recolectados retrospectivamente en el sistema de prescripción de enfermería y analizados estadísticamente y con mapeo cruzado. Resultados: Se identificaron 32 cuidados de enfermería distintos para la prevención de las UPP, mapeados en 17 intervenciones NIC diferentes, entre ellas: Supervisión de la piel, Prevención de úlceras por presión y Posiciones corporales. Conclusión: El mapeo cruzado mostró similitud entre los cuidados de enfermería y las intervenciones NIC.","author":[{"dropping-particle":"","family":"Pereira","given":"Ana Gabriela Silva","non-dropping-particle":"","parse-names":false,"suffix":""},{"dropping-particle":"dos","family":"Santos","given":"Cássia Teixeira","non-dropping-particle":"","parse-names":false,"suffix":""},{"dropping-particle":"","family":"Menegon","given":"Dóris Baratz","non-dropping-particle":"","parse-names":false,"suffix":""},{"dropping-particle":"","family":"Mello","given":"Bruna","non-dropping-particle":"","parse-names":false,"suffix":""},{"dropping-particle":"","family":"Azambuja","given":"Fernanda","non-dropping-particle":"","parse-names":false,"suffix":""},{"dropping-particle":"","family":"Lucena","given":"Amália de Fátima","non-dropping-particle":"","parse-names":false,"suffix":""}],"container-title":"Revista da Escola de Enfermagem","id":"ITEM-1","issue":"3","issued":{"date-parts":[["2014"]]},"page":"454-461","title":"Mapeamento de cuidados de enfermagem com a NIC para paciente em risco de úlcera por pressão","type":"article-journal","volume":"48"},"uris":["http://www.mendeley.com/documents/?uuid=1e164b52-2d49-4e02-8114-b89bf37b3256"]}],"mendeley":{"formattedCitation":"(PEREIRA et al., 2014)","plainTextFormattedCitation":"(PEREIRA et al., 2014)","previouslyFormattedCitation":"(PEREIRA et al., 2014)"},"properties":{"noteIndex":0},"schema":"https://github.com/citation-style-language/schema/raw/master/csl-citation.json"}</w:instrText>
      </w:r>
      <w:r w:rsidRPr="0086077C">
        <w:rPr>
          <w:rFonts w:cs="Arial"/>
          <w:sz w:val="24"/>
          <w:szCs w:val="24"/>
        </w:rPr>
        <w:fldChar w:fldCharType="separate"/>
      </w:r>
      <w:r w:rsidRPr="00A804FF">
        <w:rPr>
          <w:rFonts w:cs="Arial"/>
          <w:noProof/>
          <w:sz w:val="24"/>
          <w:szCs w:val="24"/>
        </w:rPr>
        <w:t>(PEREIRA et al., 2014)</w:t>
      </w:r>
      <w:r w:rsidRPr="0086077C">
        <w:rPr>
          <w:rFonts w:cs="Arial"/>
          <w:sz w:val="24"/>
          <w:szCs w:val="24"/>
        </w:rPr>
        <w:fldChar w:fldCharType="end"/>
      </w:r>
      <w:r w:rsidRPr="0086077C">
        <w:rPr>
          <w:rFonts w:cs="Arial"/>
          <w:sz w:val="24"/>
          <w:szCs w:val="24"/>
        </w:rPr>
        <w:t>.</w:t>
      </w:r>
    </w:p>
    <w:p w:rsidR="00B82ADD" w:rsidRDefault="00B82ADD" w:rsidP="00BE0192">
      <w:pPr>
        <w:ind w:firstLine="708"/>
        <w:rPr>
          <w:rFonts w:cs="Arial"/>
          <w:sz w:val="24"/>
          <w:szCs w:val="24"/>
        </w:rPr>
      </w:pPr>
      <w:r>
        <w:rPr>
          <w:rFonts w:cs="Arial"/>
          <w:sz w:val="24"/>
          <w:szCs w:val="24"/>
        </w:rPr>
        <w:t>A atenção às</w:t>
      </w:r>
      <w:r w:rsidRPr="0086077C">
        <w:rPr>
          <w:rFonts w:cs="Arial"/>
          <w:sz w:val="24"/>
          <w:szCs w:val="24"/>
        </w:rPr>
        <w:t xml:space="preserve"> pessoas com lesão por pressão deve ocorrer na alta e média complexidade, bem como na Atenção Primária à Saúde (APS), sob os cuidados da Equipe de Saúde da Família (ESF),</w:t>
      </w:r>
      <w:r>
        <w:rPr>
          <w:rFonts w:cs="Arial"/>
          <w:sz w:val="24"/>
          <w:szCs w:val="24"/>
        </w:rPr>
        <w:t xml:space="preserve"> que atua para prevenção e reabilitação dos pacientes. </w:t>
      </w:r>
      <w:r>
        <w:rPr>
          <w:rFonts w:cs="Arial"/>
          <w:sz w:val="24"/>
          <w:szCs w:val="24"/>
        </w:rPr>
        <w:fldChar w:fldCharType="begin" w:fldLock="1"/>
      </w:r>
      <w:r>
        <w:rPr>
          <w:rFonts w:cs="Arial"/>
          <w:sz w:val="24"/>
          <w:szCs w:val="24"/>
        </w:rPr>
        <w:instrText>ADDIN CSL_CITATION {"citationItems":[{"id":"ITEM-1","itemData":{"DOI":"10.1590/0104-070720180001630016","ISSN":"0104-0707","abstract":"RESUMO Objetivo: apresentar a aplicabilidade da Escala de Braden na percepção dos enfermeiros da atenção primária, e identificar as medidas de prevenção, e promoção da saúde de modo evitar o desenvolvimento da lesão por pressão. Método: pesquisa Convergente assistencial, realizada num distrito sanitário do Sul do Brasil, com 20 enfermeiros. A coleta de dados ocorreu em julho de 2014, através de entrevista e de uma prática educativa na forma de oficina temática intitulada “Diga não à lesão por pressão, prevenir é o melhor cuidado”. A análise foi através da fase de apreensão, síntese, teorização e transferência. Resultados: da prática educativa culminaram duas categorias: Percepções e expectativas quanto ao uso da Escala de Braden na atenção primária, sendo esta revelada como uma importante ferramenta no reconhecimento das pessoas vulneráveis; e Desvelar as práticas de promoção da saúde e medidas de prevenção para evitar a lesão por pressão, tendo esta as aspirações voltadas a um adequado direcionamento dos cuidados na busca por melhorar a qualidade de vida. Conclusão: conclui-se que uma avaliação adequada, um plano de cuidados que possa prevenir a lesão por pressão, assim como práticas que promovam saúde, configuram-se como possibilidades criativas versus desafios, na inclusão de um novo paradigma na atenção primária.ABSTRACT Objective: to present the applicability of the Braden Scale in the perception of primary care nurses, and to identify preventive measures and health promotion in order to avoid the development of pressure injury. Method: convergent care research carried out in a health district in the South of Brazil, with 20 nurses. The data collection took place in July 2014, through an interview and practical educational in the form of a thematic workshop entitled “Say no to pressure injury, prevention is the best care”. The analysis occurred through the phases of apprehension, synthesis, theorization and transference. Results: the educational practice resulted in two categories: Perceptions and expectations regarding the use of the Braden Scale in primary care, which is revealed as an important tool in the recognition of vulnerable people; and Reveal health promotion practices and prevention measures to avoid pressure injuries, with goals aimed at targeting adequate care in the quest to improve the quality of life. Conclusion: it is concluded that adequate evaluation, care plans that can prevent pressure injury, as well as practices that promote…","author":[{"dropping-particle":"","family":"Soares","given":"Cilene Fernandes","non-dropping-particle":"","parse-names":false,"suffix":""},{"dropping-particle":"","family":"Heidemann","given":"Ivonete Teresinha Schülter Buss","non-dropping-particle":"","parse-names":false,"suffix":""}],"container-title":"Texto &amp; Contexto - Enfermagem","id":"ITEM-1","issue":"2","issued":{"date-parts":[["2018"]]},"page":"1-10","title":"Promoção da saúde e prevenção da lesão por pressão: expectativas do enfermeiro da atenção primária","type":"article-journal","volume":"27"},"uris":["http://www.mendeley.com/documents/?uuid=e5ae3467-b5b2-4357-a6a0-69f0f7608efd"]}],"mendeley":{"formattedCitation":"(SOARES; HEIDEMANN, 2018)","plainTextFormattedCitation":"(SOARES; HEIDEMANN, 2018)","previouslyFormattedCitation":"(SOARES; HEIDEMANN, 2018)"},"properties":{"noteIndex":0},"schema":"https://github.com/citation-style-language/schema/raw/master/csl-citation.json"}</w:instrText>
      </w:r>
      <w:r>
        <w:rPr>
          <w:rFonts w:cs="Arial"/>
          <w:sz w:val="24"/>
          <w:szCs w:val="24"/>
        </w:rPr>
        <w:fldChar w:fldCharType="separate"/>
      </w:r>
      <w:r w:rsidRPr="00A804FF">
        <w:rPr>
          <w:rFonts w:cs="Arial"/>
          <w:noProof/>
          <w:sz w:val="24"/>
          <w:szCs w:val="24"/>
        </w:rPr>
        <w:t>(SOARES; HEIDEMANN, 2018)</w:t>
      </w:r>
      <w:r>
        <w:rPr>
          <w:rFonts w:cs="Arial"/>
          <w:sz w:val="24"/>
          <w:szCs w:val="24"/>
        </w:rPr>
        <w:fldChar w:fldCharType="end"/>
      </w:r>
      <w:r>
        <w:rPr>
          <w:rFonts w:cs="Arial"/>
          <w:sz w:val="24"/>
          <w:szCs w:val="24"/>
        </w:rPr>
        <w:t>.</w:t>
      </w:r>
    </w:p>
    <w:p w:rsidR="00B82ADD" w:rsidRDefault="00B82ADD" w:rsidP="00BE0192">
      <w:pPr>
        <w:ind w:firstLine="708"/>
        <w:rPr>
          <w:rFonts w:cs="Arial"/>
          <w:sz w:val="24"/>
          <w:szCs w:val="24"/>
        </w:rPr>
      </w:pPr>
      <w:r w:rsidRPr="006C3487">
        <w:rPr>
          <w:rFonts w:cs="Arial"/>
          <w:sz w:val="24"/>
          <w:szCs w:val="24"/>
        </w:rPr>
        <w:t xml:space="preserve">A Atenção Domiciliar surgiu como alternativa ao cuidado hospitalar para pacientes </w:t>
      </w:r>
      <w:r>
        <w:rPr>
          <w:rFonts w:cs="Arial"/>
          <w:sz w:val="24"/>
          <w:szCs w:val="24"/>
        </w:rPr>
        <w:t xml:space="preserve">com dificuldade de locomoção até os serviços de saúde, </w:t>
      </w:r>
      <w:r w:rsidRPr="006C3487">
        <w:rPr>
          <w:rFonts w:cs="Arial"/>
          <w:sz w:val="24"/>
          <w:szCs w:val="24"/>
        </w:rPr>
        <w:t xml:space="preserve">para receberem o atendimento, tornando possível que o domicílio se transforme em </w:t>
      </w:r>
      <w:r>
        <w:rPr>
          <w:rFonts w:cs="Arial"/>
          <w:sz w:val="24"/>
          <w:szCs w:val="24"/>
        </w:rPr>
        <w:t xml:space="preserve">um </w:t>
      </w:r>
      <w:r w:rsidRPr="006C3487">
        <w:rPr>
          <w:rFonts w:cs="Arial"/>
          <w:sz w:val="24"/>
          <w:szCs w:val="24"/>
        </w:rPr>
        <w:t xml:space="preserve">espaço para </w:t>
      </w:r>
      <w:r>
        <w:rPr>
          <w:rFonts w:cs="Arial"/>
          <w:sz w:val="24"/>
          <w:szCs w:val="24"/>
        </w:rPr>
        <w:t>o cuidar dentro da atuação da atenção primária.</w:t>
      </w:r>
      <w:r w:rsidR="00F26D06">
        <w:rPr>
          <w:rFonts w:cs="Arial"/>
          <w:sz w:val="24"/>
          <w:szCs w:val="24"/>
        </w:rPr>
        <w:t xml:space="preserve"> </w:t>
      </w:r>
      <w:r>
        <w:rPr>
          <w:rFonts w:cs="Arial"/>
          <w:sz w:val="24"/>
          <w:szCs w:val="24"/>
        </w:rPr>
        <w:t xml:space="preserve">Compete à atenção básica: prevenção, </w:t>
      </w:r>
      <w:r w:rsidRPr="001E04CC">
        <w:rPr>
          <w:rFonts w:cs="Arial"/>
          <w:sz w:val="24"/>
          <w:szCs w:val="24"/>
        </w:rPr>
        <w:t xml:space="preserve">tratamento de doenças e reabilitação prestadas em domicílio, </w:t>
      </w:r>
      <w:r>
        <w:rPr>
          <w:rFonts w:cs="Arial"/>
          <w:sz w:val="24"/>
          <w:szCs w:val="24"/>
        </w:rPr>
        <w:t xml:space="preserve">além da garantia do cuidado continuado e parcerias com as redes de apoio. </w:t>
      </w:r>
      <w:r>
        <w:rPr>
          <w:rFonts w:cs="Arial"/>
          <w:sz w:val="24"/>
          <w:szCs w:val="24"/>
        </w:rPr>
        <w:fldChar w:fldCharType="begin" w:fldLock="1"/>
      </w:r>
      <w:r>
        <w:rPr>
          <w:rFonts w:cs="Arial"/>
          <w:sz w:val="24"/>
          <w:szCs w:val="24"/>
        </w:rPr>
        <w:instrText>ADDIN CSL_CITATION {"citationItems":[{"id":"ITEM-1","itemData":{"DOI":"10.5935/1414-8145.20160058","ISSN":"1414-8145","abstract":"Objetivos: Identificar o perfil sociodemográfico e de saúde de pacientes que necessitavam de cuidados domiciliares após a alta, o nível de risco para úlcera por pressão por meio da Escala de Braden, e a prevalência de úlcera e o contexto do cuidado domiciliar. Métodos: Estudo transversal, com abordagem quantitativa, aprovado pelo Comitê de Ética em Pesquisa da Escola de Enfermagem de Ribeirão Preto. A coleta de dados foi realizada nos domicílios por meio de entrevista e inspeção da pele. Resultados: Dos 23 participantes, 13 apresentavam risco para úlcera por pressão e a prevalência foi 21,7%. Nove pacientes recebiam visita domiciliar. Nem todos os pacientes em risco realizavam todas as medidas de prevenção corretamente. Conclusões: É necessário melhorar as orientações para o cuidado domiciliar durante a hospitalização e criar mecanismos de comunicação entre os serviços de saúde, garantindo a adequada articulação e facilitando a continuidade do cuidado e a segurança do paciente.","author":[{"dropping-particle":"","family":"Moro","given":"Jaísa Valéria","non-dropping-particle":"","parse-names":false,"suffix":""},{"dropping-particle":"","family":"Caliri","given":"Maria Helena Larcher","non-dropping-particle":"","parse-names":false,"suffix":""}],"container-title":"Escola Anna Nery - Revista de Enfermagem","id":"ITEM-1","issue":"3","issued":{"date-parts":[["2016"]]},"page":"1-6","title":"Úlcera por pressão após a alta hospitalar e o cuidado em domicílio","type":"article-journal","volume":"20"},"uris":["http://www.mendeley.com/documents/?uuid=370e968c-d48b-4680-9554-80bc2747be92"]}],"mendeley":{"formattedCitation":"(MORO; CALIRI, 2016)","plainTextFormattedCitation":"(MORO; CALIRI, 2016)","previouslyFormattedCitation":"(MORO; CALIRI, 2016)"},"properties":{"noteIndex":0},"schema":"https://github.com/citation-style-language/schema/raw/master/csl-citation.json"}</w:instrText>
      </w:r>
      <w:r>
        <w:rPr>
          <w:rFonts w:cs="Arial"/>
          <w:sz w:val="24"/>
          <w:szCs w:val="24"/>
        </w:rPr>
        <w:fldChar w:fldCharType="separate"/>
      </w:r>
      <w:r w:rsidRPr="007A7FAE">
        <w:rPr>
          <w:rFonts w:cs="Arial"/>
          <w:noProof/>
          <w:sz w:val="24"/>
          <w:szCs w:val="24"/>
        </w:rPr>
        <w:t>(MORO; CALIRI, 2016)</w:t>
      </w:r>
      <w:r>
        <w:rPr>
          <w:rFonts w:cs="Arial"/>
          <w:sz w:val="24"/>
          <w:szCs w:val="24"/>
        </w:rPr>
        <w:fldChar w:fldCharType="end"/>
      </w:r>
      <w:r>
        <w:rPr>
          <w:rFonts w:cs="Arial"/>
          <w:sz w:val="24"/>
          <w:szCs w:val="24"/>
        </w:rPr>
        <w:t>.</w:t>
      </w:r>
    </w:p>
    <w:p w:rsidR="00B82ADD" w:rsidRPr="00B82ADD" w:rsidRDefault="00B82ADD" w:rsidP="00BE0192">
      <w:pPr>
        <w:ind w:firstLine="708"/>
        <w:rPr>
          <w:rFonts w:cs="Arial"/>
          <w:sz w:val="24"/>
          <w:szCs w:val="24"/>
        </w:rPr>
      </w:pPr>
      <w:r>
        <w:rPr>
          <w:rFonts w:cs="Arial"/>
          <w:sz w:val="24"/>
          <w:szCs w:val="24"/>
        </w:rPr>
        <w:t xml:space="preserve">Este estudo foi realizado para contribuir com evidências que possam promover a reflexão sobre a prática atual, implementando intervenções preventivas, e ampliando o conhecimento dos profissionais de saúde referente ao tema. </w:t>
      </w:r>
      <w:r w:rsidRPr="004507A6">
        <w:rPr>
          <w:rFonts w:cs="Arial"/>
          <w:sz w:val="24"/>
          <w:szCs w:val="24"/>
        </w:rPr>
        <w:t>Objetivou-se identificar</w:t>
      </w:r>
      <w:r>
        <w:rPr>
          <w:rFonts w:cs="Arial"/>
          <w:sz w:val="24"/>
          <w:szCs w:val="24"/>
        </w:rPr>
        <w:t>, por meio da literatura científica, temas importantes relacionados à assistência de enfermagem frente a segurança do paciente quanto ao risco de lesão por pressão, possibilitando contribuir com intervenções específicas a serem implementadas por enfermeiros da atenção básica</w:t>
      </w:r>
      <w:r w:rsidR="00F34DEB">
        <w:rPr>
          <w:rFonts w:cs="Arial"/>
          <w:sz w:val="24"/>
          <w:szCs w:val="24"/>
        </w:rPr>
        <w:t>.</w:t>
      </w:r>
    </w:p>
    <w:p w:rsidR="00B82ADD" w:rsidRDefault="00B82ADD" w:rsidP="00B82ADD">
      <w:pPr>
        <w:pStyle w:val="Seo"/>
        <w:numPr>
          <w:ilvl w:val="0"/>
          <w:numId w:val="0"/>
        </w:numPr>
        <w:ind w:left="360"/>
        <w:jc w:val="left"/>
        <w:rPr>
          <w:rStyle w:val="SeoChar"/>
        </w:rPr>
      </w:pPr>
    </w:p>
    <w:p w:rsidR="00812594" w:rsidRDefault="00812594" w:rsidP="00B82ADD">
      <w:pPr>
        <w:numPr>
          <w:ilvl w:val="0"/>
          <w:numId w:val="1"/>
        </w:numPr>
        <w:jc w:val="left"/>
        <w:rPr>
          <w:rStyle w:val="SeoChar"/>
        </w:rPr>
      </w:pPr>
      <w:r>
        <w:rPr>
          <w:rStyle w:val="SeoChar"/>
        </w:rPr>
        <w:t>METODOLOGIA:</w:t>
      </w:r>
    </w:p>
    <w:p w:rsidR="00B82ADD" w:rsidRDefault="00B82ADD" w:rsidP="00B82ADD">
      <w:pPr>
        <w:ind w:left="720"/>
        <w:jc w:val="left"/>
        <w:rPr>
          <w:rStyle w:val="SeoChar"/>
        </w:rPr>
      </w:pPr>
    </w:p>
    <w:p w:rsidR="00B82ADD" w:rsidRPr="001255A1" w:rsidRDefault="00B82ADD" w:rsidP="00BE0192">
      <w:pPr>
        <w:ind w:firstLine="708"/>
        <w:rPr>
          <w:rFonts w:cs="Arial"/>
          <w:sz w:val="24"/>
          <w:szCs w:val="24"/>
        </w:rPr>
      </w:pPr>
      <w:r w:rsidRPr="001255A1">
        <w:rPr>
          <w:rFonts w:cs="Arial"/>
          <w:sz w:val="24"/>
          <w:szCs w:val="24"/>
        </w:rPr>
        <w:t>Optou-se pela revisão integrativa da literatura, por tratar-se de um instrume</w:t>
      </w:r>
      <w:r>
        <w:rPr>
          <w:rFonts w:cs="Arial"/>
          <w:sz w:val="24"/>
          <w:szCs w:val="24"/>
        </w:rPr>
        <w:t xml:space="preserve">nto que tem a </w:t>
      </w:r>
      <w:r w:rsidRPr="001255A1">
        <w:rPr>
          <w:rFonts w:cs="Arial"/>
          <w:sz w:val="24"/>
          <w:szCs w:val="24"/>
        </w:rPr>
        <w:t xml:space="preserve">capacidade de integrar e generalizar achados, tratamentos e configuração na pesquisa cientifica. Além do fato de que as revisões de literatura são essenciais para proporcionar o desenvolvimento de profissionais, </w:t>
      </w:r>
      <w:r>
        <w:rPr>
          <w:rFonts w:cs="Arial"/>
          <w:sz w:val="24"/>
          <w:szCs w:val="24"/>
        </w:rPr>
        <w:t>além de</w:t>
      </w:r>
      <w:bookmarkStart w:id="2" w:name="_GoBack"/>
      <w:bookmarkEnd w:id="2"/>
      <w:r>
        <w:rPr>
          <w:rFonts w:cs="Arial"/>
          <w:sz w:val="24"/>
          <w:szCs w:val="24"/>
        </w:rPr>
        <w:t xml:space="preserve"> </w:t>
      </w:r>
      <w:r w:rsidRPr="001255A1">
        <w:rPr>
          <w:rFonts w:cs="Arial"/>
          <w:sz w:val="24"/>
          <w:szCs w:val="24"/>
        </w:rPr>
        <w:t>facilitar a construção de manuais práticos e descobrir, por meio de u</w:t>
      </w:r>
      <w:r>
        <w:rPr>
          <w:rFonts w:cs="Arial"/>
          <w:sz w:val="24"/>
          <w:szCs w:val="24"/>
        </w:rPr>
        <w:t xml:space="preserve">m conjunto maior de evidências </w:t>
      </w:r>
      <w:r w:rsidRPr="001255A1">
        <w:rPr>
          <w:rFonts w:cs="Arial"/>
          <w:sz w:val="24"/>
          <w:szCs w:val="24"/>
        </w:rPr>
        <w:t>a razão de considerar muitas estratégia</w:t>
      </w:r>
      <w:r>
        <w:rPr>
          <w:rFonts w:cs="Arial"/>
          <w:sz w:val="24"/>
          <w:szCs w:val="24"/>
        </w:rPr>
        <w:t>s equí</w:t>
      </w:r>
      <w:r w:rsidRPr="001255A1">
        <w:rPr>
          <w:rFonts w:cs="Arial"/>
          <w:sz w:val="24"/>
          <w:szCs w:val="24"/>
        </w:rPr>
        <w:t>vocas em várias circunstâncias. Dessa forma, elaborou-se a seguinte questão norteadora deste estudo: quais são os aspectos de caráter relevante que permeiam a assistência em enfermagem frente</w:t>
      </w:r>
      <w:r>
        <w:rPr>
          <w:rFonts w:cs="Arial"/>
          <w:sz w:val="24"/>
          <w:szCs w:val="24"/>
        </w:rPr>
        <w:t xml:space="preserve"> a segurança do paciente, mais especificamente a prevenção da lesão</w:t>
      </w:r>
      <w:r w:rsidRPr="001255A1">
        <w:rPr>
          <w:rFonts w:cs="Arial"/>
          <w:sz w:val="24"/>
          <w:szCs w:val="24"/>
        </w:rPr>
        <w:t xml:space="preserve"> por pressão</w:t>
      </w:r>
      <w:r>
        <w:rPr>
          <w:rFonts w:cs="Arial"/>
          <w:sz w:val="24"/>
          <w:szCs w:val="24"/>
        </w:rPr>
        <w:t xml:space="preserve"> e como a atenção básica pode agir nesta situação</w:t>
      </w:r>
      <w:r w:rsidRPr="001255A1">
        <w:rPr>
          <w:rFonts w:cs="Arial"/>
          <w:sz w:val="24"/>
          <w:szCs w:val="24"/>
        </w:rPr>
        <w:t>? A utilização de tal questão na revisão integrativa possibilita uma síntese do conhecimento já produzido e oferece subsídios para a melhoria da assistência à saúd</w:t>
      </w:r>
      <w:r>
        <w:rPr>
          <w:rFonts w:cs="Arial"/>
          <w:sz w:val="24"/>
          <w:szCs w:val="24"/>
        </w:rPr>
        <w:t>e</w:t>
      </w:r>
      <w:r w:rsidRPr="001255A1">
        <w:rPr>
          <w:rFonts w:cs="Arial"/>
          <w:sz w:val="24"/>
          <w:szCs w:val="24"/>
        </w:rPr>
        <w:t xml:space="preserve">, pois é uma ferramenta essencial no processo de </w:t>
      </w:r>
      <w:r w:rsidRPr="001255A1">
        <w:rPr>
          <w:rFonts w:cs="Arial"/>
          <w:sz w:val="24"/>
          <w:szCs w:val="24"/>
        </w:rPr>
        <w:lastRenderedPageBreak/>
        <w:t>comunicação d</w:t>
      </w:r>
      <w:r>
        <w:rPr>
          <w:rFonts w:cs="Arial"/>
          <w:sz w:val="24"/>
          <w:szCs w:val="24"/>
        </w:rPr>
        <w:t>os resultados de pesquisa,</w:t>
      </w:r>
      <w:r w:rsidRPr="001255A1">
        <w:rPr>
          <w:rFonts w:cs="Arial"/>
          <w:sz w:val="24"/>
          <w:szCs w:val="24"/>
        </w:rPr>
        <w:t xml:space="preserve"> facilita</w:t>
      </w:r>
      <w:r>
        <w:rPr>
          <w:rFonts w:cs="Arial"/>
          <w:sz w:val="24"/>
          <w:szCs w:val="24"/>
        </w:rPr>
        <w:t>ndo</w:t>
      </w:r>
      <w:r w:rsidRPr="001255A1">
        <w:rPr>
          <w:rFonts w:cs="Arial"/>
          <w:sz w:val="24"/>
          <w:szCs w:val="24"/>
        </w:rPr>
        <w:t xml:space="preserve"> a utilização desses na prática clínica.  </w:t>
      </w:r>
    </w:p>
    <w:p w:rsidR="00B82ADD" w:rsidRPr="001255A1" w:rsidRDefault="00B82ADD" w:rsidP="00BE0192">
      <w:pPr>
        <w:ind w:firstLine="708"/>
        <w:rPr>
          <w:rFonts w:cs="Arial"/>
          <w:sz w:val="24"/>
          <w:szCs w:val="24"/>
        </w:rPr>
      </w:pPr>
      <w:r>
        <w:rPr>
          <w:rFonts w:cs="Arial"/>
          <w:sz w:val="24"/>
          <w:szCs w:val="24"/>
        </w:rPr>
        <w:t>A pesquisa foi realizada</w:t>
      </w:r>
      <w:r w:rsidRPr="001255A1">
        <w:rPr>
          <w:rFonts w:cs="Arial"/>
          <w:sz w:val="24"/>
          <w:szCs w:val="24"/>
        </w:rPr>
        <w:t xml:space="preserve"> </w:t>
      </w:r>
      <w:r>
        <w:rPr>
          <w:rFonts w:cs="Arial"/>
          <w:sz w:val="24"/>
          <w:szCs w:val="24"/>
        </w:rPr>
        <w:t xml:space="preserve">no segundo semestre de 2019, na base </w:t>
      </w:r>
      <w:r w:rsidRPr="001255A1">
        <w:rPr>
          <w:rFonts w:cs="Arial"/>
          <w:sz w:val="24"/>
          <w:szCs w:val="24"/>
        </w:rPr>
        <w:t>de dados da bi</w:t>
      </w:r>
      <w:r>
        <w:rPr>
          <w:rFonts w:cs="Arial"/>
          <w:sz w:val="24"/>
          <w:szCs w:val="24"/>
        </w:rPr>
        <w:t>blioteca virtual de saúde (BVS), utilizando-se descritores: "ú</w:t>
      </w:r>
      <w:r w:rsidRPr="001255A1">
        <w:rPr>
          <w:rFonts w:cs="Arial"/>
          <w:sz w:val="24"/>
          <w:szCs w:val="24"/>
        </w:rPr>
        <w:t xml:space="preserve">lcera por pressão" and </w:t>
      </w:r>
      <w:r>
        <w:rPr>
          <w:rFonts w:cs="Arial"/>
          <w:sz w:val="24"/>
          <w:szCs w:val="24"/>
        </w:rPr>
        <w:t>prevenção and "atenção básica" or domicílio</w:t>
      </w:r>
      <w:r w:rsidRPr="001255A1">
        <w:rPr>
          <w:rFonts w:cs="Arial"/>
          <w:sz w:val="24"/>
          <w:szCs w:val="24"/>
        </w:rPr>
        <w:t>. Como critérios de inclusão adotaram-se: artigos dispon</w:t>
      </w:r>
      <w:r>
        <w:rPr>
          <w:rFonts w:cs="Arial"/>
          <w:sz w:val="24"/>
          <w:szCs w:val="24"/>
        </w:rPr>
        <w:t>íveis no idioma português, publicados entre 2008 a 2018;</w:t>
      </w:r>
      <w:r w:rsidRPr="001255A1">
        <w:rPr>
          <w:rFonts w:cs="Arial"/>
          <w:sz w:val="24"/>
          <w:szCs w:val="24"/>
        </w:rPr>
        <w:t xml:space="preserve"> estudo primário ou</w:t>
      </w:r>
      <w:r>
        <w:rPr>
          <w:rFonts w:cs="Arial"/>
          <w:sz w:val="24"/>
          <w:szCs w:val="24"/>
        </w:rPr>
        <w:t xml:space="preserve"> </w:t>
      </w:r>
      <w:r w:rsidRPr="001255A1">
        <w:rPr>
          <w:rFonts w:cs="Arial"/>
          <w:sz w:val="24"/>
          <w:szCs w:val="24"/>
        </w:rPr>
        <w:t xml:space="preserve">piloto e que contemplasse questões relevantes sobre </w:t>
      </w:r>
      <w:r>
        <w:rPr>
          <w:rFonts w:cs="Arial"/>
          <w:sz w:val="24"/>
          <w:szCs w:val="24"/>
        </w:rPr>
        <w:t xml:space="preserve">segurança do paciente: </w:t>
      </w:r>
      <w:r w:rsidRPr="001255A1">
        <w:rPr>
          <w:rFonts w:cs="Arial"/>
          <w:sz w:val="24"/>
          <w:szCs w:val="24"/>
        </w:rPr>
        <w:t>prevenção da lesão por pressão. Excluíram-se: artigos não disponibilizados na íntegra e/ou fora do eixo temático; relatos de caso; editoriais e reflexões.</w:t>
      </w:r>
    </w:p>
    <w:p w:rsidR="00B82ADD" w:rsidRDefault="00B82ADD" w:rsidP="00BE0192">
      <w:pPr>
        <w:rPr>
          <w:rFonts w:cs="Arial"/>
          <w:sz w:val="24"/>
          <w:szCs w:val="24"/>
        </w:rPr>
      </w:pPr>
      <w:r>
        <w:rPr>
          <w:rFonts w:cs="Arial"/>
          <w:sz w:val="24"/>
          <w:szCs w:val="24"/>
        </w:rPr>
        <w:tab/>
        <w:t>A partir dos artigos selecionados, construiu-se uma tabela contendo um apanhado geral dos estudos:</w:t>
      </w:r>
    </w:p>
    <w:p w:rsidR="00B82ADD" w:rsidRPr="002D3E61" w:rsidRDefault="00B82ADD" w:rsidP="00BE0192">
      <w:pPr>
        <w:rPr>
          <w:rFonts w:cs="Arial"/>
          <w:sz w:val="18"/>
          <w:szCs w:val="24"/>
        </w:rPr>
      </w:pPr>
      <w:r w:rsidRPr="002D3E61">
        <w:rPr>
          <w:rFonts w:cs="Arial"/>
          <w:b/>
          <w:szCs w:val="24"/>
        </w:rPr>
        <w:t>Tabela 1: Apresentação da síntese de artigos incluídos na revisão integrativa.</w:t>
      </w:r>
    </w:p>
    <w:tbl>
      <w:tblPr>
        <w:tblStyle w:val="TabeladeLista6Colorida"/>
        <w:tblW w:w="5000" w:type="pct"/>
        <w:tblLook w:val="06A0" w:firstRow="1" w:lastRow="0" w:firstColumn="1" w:lastColumn="0" w:noHBand="1" w:noVBand="1"/>
      </w:tblPr>
      <w:tblGrid>
        <w:gridCol w:w="1568"/>
        <w:gridCol w:w="1751"/>
        <w:gridCol w:w="1856"/>
        <w:gridCol w:w="2112"/>
        <w:gridCol w:w="1785"/>
      </w:tblGrid>
      <w:tr w:rsidR="00B82ADD" w:rsidRPr="009C5CEF" w:rsidTr="00BE0192">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64" w:type="pct"/>
            <w:shd w:val="clear" w:color="auto" w:fill="000000" w:themeFill="text1"/>
            <w:vAlign w:val="center"/>
            <w:hideMark/>
          </w:tcPr>
          <w:p w:rsidR="00B82ADD" w:rsidRPr="009C5CEF" w:rsidRDefault="00B82ADD" w:rsidP="00B82ADD">
            <w:pPr>
              <w:jc w:val="left"/>
              <w:rPr>
                <w:rFonts w:eastAsia="Arial" w:cs="Arial"/>
                <w:b w:val="0"/>
                <w:color w:val="FFFFFF" w:themeColor="background1"/>
              </w:rPr>
            </w:pPr>
            <w:r w:rsidRPr="009C5CEF">
              <w:rPr>
                <w:rFonts w:eastAsia="Arial" w:cs="Arial"/>
                <w:b w:val="0"/>
                <w:bCs w:val="0"/>
                <w:color w:val="FFFFFF" w:themeColor="background1"/>
              </w:rPr>
              <w:t>TÍTULO</w:t>
            </w:r>
          </w:p>
        </w:tc>
        <w:tc>
          <w:tcPr>
            <w:tcW w:w="965" w:type="pct"/>
            <w:shd w:val="clear" w:color="auto" w:fill="000000" w:themeFill="text1"/>
            <w:vAlign w:val="center"/>
            <w:hideMark/>
          </w:tcPr>
          <w:p w:rsidR="00B82ADD" w:rsidRPr="009C5CEF" w:rsidRDefault="00B82ADD" w:rsidP="00B82ADD">
            <w:pPr>
              <w:jc w:val="left"/>
              <w:cnfStyle w:val="100000000000" w:firstRow="1" w:lastRow="0" w:firstColumn="0" w:lastColumn="0" w:oddVBand="0" w:evenVBand="0" w:oddHBand="0" w:evenHBand="0" w:firstRowFirstColumn="0" w:firstRowLastColumn="0" w:lastRowFirstColumn="0" w:lastRowLastColumn="0"/>
              <w:rPr>
                <w:rFonts w:eastAsia="Arial" w:cs="Arial"/>
                <w:b w:val="0"/>
                <w:bCs w:val="0"/>
                <w:color w:val="FFFFFF" w:themeColor="background1"/>
              </w:rPr>
            </w:pPr>
            <w:r w:rsidRPr="009C5CEF">
              <w:rPr>
                <w:rFonts w:eastAsia="Arial" w:cs="Arial"/>
                <w:b w:val="0"/>
                <w:bCs w:val="0"/>
                <w:color w:val="FFFFFF" w:themeColor="background1"/>
              </w:rPr>
              <w:t>AUTOR(ES)</w:t>
            </w:r>
          </w:p>
        </w:tc>
        <w:tc>
          <w:tcPr>
            <w:tcW w:w="1023" w:type="pct"/>
            <w:shd w:val="clear" w:color="auto" w:fill="000000" w:themeFill="text1"/>
            <w:vAlign w:val="center"/>
            <w:hideMark/>
          </w:tcPr>
          <w:p w:rsidR="00B82ADD" w:rsidRPr="009C5CEF" w:rsidRDefault="00B82ADD" w:rsidP="00B82ADD">
            <w:pPr>
              <w:jc w:val="left"/>
              <w:cnfStyle w:val="100000000000" w:firstRow="1" w:lastRow="0" w:firstColumn="0" w:lastColumn="0" w:oddVBand="0" w:evenVBand="0" w:oddHBand="0" w:evenHBand="0" w:firstRowFirstColumn="0" w:firstRowLastColumn="0" w:lastRowFirstColumn="0" w:lastRowLastColumn="0"/>
              <w:rPr>
                <w:rFonts w:eastAsia="Arial" w:cs="Arial"/>
                <w:b w:val="0"/>
                <w:bCs w:val="0"/>
                <w:color w:val="FFFFFF" w:themeColor="background1"/>
              </w:rPr>
            </w:pPr>
            <w:r w:rsidRPr="009C5CEF">
              <w:rPr>
                <w:rFonts w:eastAsia="Arial" w:cs="Arial"/>
                <w:b w:val="0"/>
                <w:bCs w:val="0"/>
                <w:color w:val="FFFFFF" w:themeColor="background1"/>
              </w:rPr>
              <w:t>OBJETIVOS</w:t>
            </w:r>
          </w:p>
        </w:tc>
        <w:tc>
          <w:tcPr>
            <w:tcW w:w="1164" w:type="pct"/>
            <w:shd w:val="clear" w:color="auto" w:fill="000000" w:themeFill="text1"/>
            <w:vAlign w:val="center"/>
            <w:hideMark/>
          </w:tcPr>
          <w:p w:rsidR="00B82ADD" w:rsidRPr="009C5CEF" w:rsidRDefault="00B82ADD" w:rsidP="00B82ADD">
            <w:pPr>
              <w:jc w:val="left"/>
              <w:cnfStyle w:val="100000000000" w:firstRow="1" w:lastRow="0" w:firstColumn="0" w:lastColumn="0" w:oddVBand="0" w:evenVBand="0" w:oddHBand="0" w:evenHBand="0" w:firstRowFirstColumn="0" w:firstRowLastColumn="0" w:lastRowFirstColumn="0" w:lastRowLastColumn="0"/>
              <w:rPr>
                <w:rFonts w:eastAsia="Arial" w:cs="Arial"/>
                <w:b w:val="0"/>
                <w:bCs w:val="0"/>
                <w:color w:val="FFFFFF" w:themeColor="background1"/>
              </w:rPr>
            </w:pPr>
            <w:r w:rsidRPr="009C5CEF">
              <w:rPr>
                <w:rFonts w:eastAsia="Arial" w:cs="Arial"/>
                <w:b w:val="0"/>
                <w:bCs w:val="0"/>
                <w:color w:val="FFFFFF" w:themeColor="background1"/>
              </w:rPr>
              <w:t>PRINCIPAIS RESULTADOS</w:t>
            </w:r>
          </w:p>
        </w:tc>
        <w:tc>
          <w:tcPr>
            <w:tcW w:w="985" w:type="pct"/>
            <w:shd w:val="clear" w:color="auto" w:fill="000000" w:themeFill="text1"/>
            <w:vAlign w:val="center"/>
            <w:hideMark/>
          </w:tcPr>
          <w:p w:rsidR="00B82ADD" w:rsidRPr="009C5CEF" w:rsidRDefault="00B82ADD" w:rsidP="00B82ADD">
            <w:pPr>
              <w:jc w:val="left"/>
              <w:cnfStyle w:val="100000000000" w:firstRow="1" w:lastRow="0" w:firstColumn="0" w:lastColumn="0" w:oddVBand="0" w:evenVBand="0" w:oddHBand="0" w:evenHBand="0" w:firstRowFirstColumn="0" w:firstRowLastColumn="0" w:lastRowFirstColumn="0" w:lastRowLastColumn="0"/>
              <w:rPr>
                <w:rFonts w:eastAsia="Arial" w:cs="Arial"/>
                <w:b w:val="0"/>
                <w:bCs w:val="0"/>
                <w:color w:val="FFFFFF" w:themeColor="background1"/>
              </w:rPr>
            </w:pPr>
            <w:r w:rsidRPr="009C5CEF">
              <w:rPr>
                <w:rFonts w:eastAsia="Arial" w:cs="Arial"/>
                <w:b w:val="0"/>
                <w:bCs w:val="0"/>
                <w:color w:val="FFFFFF" w:themeColor="background1"/>
              </w:rPr>
              <w:t>CONCLUSÕES</w:t>
            </w:r>
          </w:p>
        </w:tc>
      </w:tr>
      <w:tr w:rsidR="00B82ADD" w:rsidRPr="009C5CEF" w:rsidTr="00BE0192">
        <w:trPr>
          <w:trHeight w:val="20"/>
        </w:trPr>
        <w:tc>
          <w:tcPr>
            <w:cnfStyle w:val="001000000000" w:firstRow="0" w:lastRow="0" w:firstColumn="1" w:lastColumn="0" w:oddVBand="0" w:evenVBand="0" w:oddHBand="0" w:evenHBand="0" w:firstRowFirstColumn="0" w:firstRowLastColumn="0" w:lastRowFirstColumn="0" w:lastRowLastColumn="0"/>
            <w:tcW w:w="864" w:type="pct"/>
            <w:hideMark/>
          </w:tcPr>
          <w:p w:rsidR="00B82ADD" w:rsidRPr="009C5CEF" w:rsidRDefault="00B82ADD" w:rsidP="00B82ADD">
            <w:pPr>
              <w:jc w:val="left"/>
              <w:rPr>
                <w:rFonts w:eastAsia="Arial" w:cs="Arial"/>
                <w:b w:val="0"/>
                <w:bCs w:val="0"/>
              </w:rPr>
            </w:pPr>
            <w:r w:rsidRPr="009C5CEF">
              <w:rPr>
                <w:rFonts w:eastAsia="Arial" w:cs="Arial"/>
                <w:b w:val="0"/>
              </w:rPr>
              <w:t>Promoção da saúde e prevenção da lesão por pressão: Expectativas do enfermeiro da Atenção Primária</w:t>
            </w:r>
          </w:p>
        </w:tc>
        <w:tc>
          <w:tcPr>
            <w:tcW w:w="965" w:type="pct"/>
            <w:hideMark/>
          </w:tcPr>
          <w:p w:rsidR="00B82ADD" w:rsidRPr="009C5CEF" w:rsidRDefault="00B82ADD" w:rsidP="00B82ADD">
            <w:pPr>
              <w:jc w:val="left"/>
              <w:cnfStyle w:val="000000000000" w:firstRow="0" w:lastRow="0" w:firstColumn="0" w:lastColumn="0" w:oddVBand="0" w:evenVBand="0" w:oddHBand="0" w:evenHBand="0" w:firstRowFirstColumn="0" w:firstRowLastColumn="0" w:lastRowFirstColumn="0" w:lastRowLastColumn="0"/>
              <w:rPr>
                <w:rFonts w:cs="Arial"/>
              </w:rPr>
            </w:pPr>
            <w:r w:rsidRPr="009C5CEF">
              <w:rPr>
                <w:rFonts w:cs="Arial"/>
              </w:rPr>
              <w:fldChar w:fldCharType="begin" w:fldLock="1"/>
            </w:r>
            <w:r>
              <w:rPr>
                <w:rFonts w:cs="Arial"/>
              </w:rPr>
              <w:instrText>ADDIN CSL_CITATION {"citationItems":[{"id":"ITEM-1","itemData":{"DOI":"10.1590/0104-070720180001630016","ISSN":"0104-0707","abstract":"RESUMO Objetivo: apresentar a aplicabilidade da Escala de Braden na percepção dos enfermeiros da atenção primária, e identificar as medidas de prevenção, e promoção da saúde de modo evitar o desenvolvimento da lesão por pressão. Método: pesquisa Convergente assistencial, realizada num distrito sanitário do Sul do Brasil, com 20 enfermeiros. A coleta de dados ocorreu em julho de 2014, através de entrevista e de uma prática educativa na forma de oficina temática intitulada “Diga não à lesão por pressão, prevenir é o melhor cuidado”. A análise foi através da fase de apreensão, síntese, teorização e transferência. Resultados: da prática educativa culminaram duas categorias: Percepções e expectativas quanto ao uso da Escala de Braden na atenção primária, sendo esta revelada como uma importante ferramenta no reconhecimento das pessoas vulneráveis; e Desvelar as práticas de promoção da saúde e medidas de prevenção para evitar a lesão por pressão, tendo esta as aspirações voltadas a um adequado direcionamento dos cuidados na busca por melhorar a qualidade de vida. Conclusão: conclui-se que uma avaliação adequada, um plano de cuidados que possa prevenir a lesão por pressão, assim como práticas que promovam saúde, configuram-se como possibilidades criativas versus desafios, na inclusão de um novo paradigma na atenção primária.ABSTRACT Objective: to present the applicability of the Braden Scale in the perception of primary care nurses, and to identify preventive measures and health promotion in order to avoid the development of pressure injury. Method: convergent care research carried out in a health district in the South of Brazil, with 20 nurses. The data collection took place in July 2014, through an interview and practical educational in the form of a thematic workshop entitled “Say no to pressure injury, prevention is the best care”. The analysis occurred through the phases of apprehension, synthesis, theorization and transference. Results: the educational practice resulted in two categories: Perceptions and expectations regarding the use of the Braden Scale in primary care, which is revealed as an important tool in the recognition of vulnerable people; and Reveal health promotion practices and prevention measures to avoid pressure injuries, with goals aimed at targeting adequate care in the quest to improve the quality of life. Conclusion: it is concluded that adequate evaluation, care plans that can prevent pressure injury, as well as practices that promote…","author":[{"dropping-particle":"","family":"Soares","given":"Cilene Fernandes","non-dropping-particle":"","parse-names":false,"suffix":""},{"dropping-particle":"","family":"Heidemann","given":"Ivonete Teresinha Schülter Buss","non-dropping-particle":"","parse-names":false,"suffix":""}],"container-title":"Texto &amp; Contexto - Enfermagem","id":"ITEM-1","issue":"2","issued":{"date-parts":[["2018"]]},"page":"1-10","title":"Promoção da saúde e prevenção da lesão por pressão: expectativas do enfermeiro da atenção primária","type":"article-journal","volume":"27"},"uris":["http://www.mendeley.com/documents/?uuid=e5ae3467-b5b2-4357-a6a0-69f0f7608efd"]}],"mendeley":{"formattedCitation":"(SOARES; HEIDEMANN, 2018)","plainTextFormattedCitation":"(SOARES; HEIDEMANN, 2018)","previouslyFormattedCitation":"(SOARES; HEIDEMANN, 2018)"},"properties":{"noteIndex":0},"schema":"https://github.com/citation-style-language/schema/raw/master/csl-citation.json"}</w:instrText>
            </w:r>
            <w:r w:rsidRPr="009C5CEF">
              <w:rPr>
                <w:rFonts w:cs="Arial"/>
              </w:rPr>
              <w:fldChar w:fldCharType="separate"/>
            </w:r>
            <w:r w:rsidRPr="00A804FF">
              <w:rPr>
                <w:rFonts w:cs="Arial"/>
                <w:noProof/>
              </w:rPr>
              <w:t>(SOARES; HEIDEMANN, 2018)</w:t>
            </w:r>
            <w:r w:rsidRPr="009C5CEF">
              <w:rPr>
                <w:rFonts w:cs="Arial"/>
              </w:rPr>
              <w:fldChar w:fldCharType="end"/>
            </w:r>
            <w:r w:rsidRPr="009C5CEF">
              <w:rPr>
                <w:rFonts w:cs="Arial"/>
              </w:rPr>
              <w:t>.</w:t>
            </w:r>
          </w:p>
        </w:tc>
        <w:tc>
          <w:tcPr>
            <w:tcW w:w="1023" w:type="pct"/>
            <w:hideMark/>
          </w:tcPr>
          <w:p w:rsidR="00B82ADD" w:rsidRPr="009C5CEF" w:rsidRDefault="00B82ADD" w:rsidP="00B82ADD">
            <w:pPr>
              <w:jc w:val="left"/>
              <w:cnfStyle w:val="000000000000" w:firstRow="0" w:lastRow="0" w:firstColumn="0" w:lastColumn="0" w:oddVBand="0" w:evenVBand="0" w:oddHBand="0" w:evenHBand="0" w:firstRowFirstColumn="0" w:firstRowLastColumn="0" w:lastRowFirstColumn="0" w:lastRowLastColumn="0"/>
              <w:rPr>
                <w:rFonts w:eastAsia="Arial" w:cs="Arial"/>
              </w:rPr>
            </w:pPr>
            <w:r w:rsidRPr="009C5CEF">
              <w:rPr>
                <w:rFonts w:eastAsia="Arial" w:cs="Arial"/>
              </w:rPr>
              <w:t>Apresentar a aplicabilidade da Escala de Braden na percepção dos enfermeiros da atenção primária, e identificar as medidas de prevenção, e promoção da saúde de modo evitar o desenvolvimento da lesão por pressão.</w:t>
            </w:r>
          </w:p>
        </w:tc>
        <w:tc>
          <w:tcPr>
            <w:tcW w:w="1164" w:type="pct"/>
            <w:hideMark/>
          </w:tcPr>
          <w:p w:rsidR="00B82ADD" w:rsidRPr="009C5CEF" w:rsidRDefault="00B82ADD" w:rsidP="00B82ADD">
            <w:pPr>
              <w:jc w:val="left"/>
              <w:cnfStyle w:val="000000000000" w:firstRow="0" w:lastRow="0" w:firstColumn="0" w:lastColumn="0" w:oddVBand="0" w:evenVBand="0" w:oddHBand="0" w:evenHBand="0" w:firstRowFirstColumn="0" w:firstRowLastColumn="0" w:lastRowFirstColumn="0" w:lastRowLastColumn="0"/>
              <w:rPr>
                <w:rFonts w:eastAsia="Arial" w:cs="Arial"/>
              </w:rPr>
            </w:pPr>
            <w:r w:rsidRPr="009C5CEF">
              <w:rPr>
                <w:rFonts w:eastAsia="Arial" w:cs="Arial"/>
              </w:rPr>
              <w:t>Medidas de prevenção com a pele, contemplando inspeção, limpeza, hidratação e a proteção com o uso de dermoprotetores, voltada ao ambiente, roupas de camas limpas e esticadas, dispositivos de redistribuição da pressão (coxins, travesseiros), colchão específico e a adequada. Também foi sugerido o aporte nutricional adequado.</w:t>
            </w:r>
          </w:p>
        </w:tc>
        <w:tc>
          <w:tcPr>
            <w:tcW w:w="985" w:type="pct"/>
            <w:hideMark/>
          </w:tcPr>
          <w:p w:rsidR="00B82ADD" w:rsidRPr="009C5CEF" w:rsidRDefault="00B82ADD" w:rsidP="00B82ADD">
            <w:pPr>
              <w:jc w:val="left"/>
              <w:cnfStyle w:val="000000000000" w:firstRow="0" w:lastRow="0" w:firstColumn="0" w:lastColumn="0" w:oddVBand="0" w:evenVBand="0" w:oddHBand="0" w:evenHBand="0" w:firstRowFirstColumn="0" w:firstRowLastColumn="0" w:lastRowFirstColumn="0" w:lastRowLastColumn="0"/>
              <w:rPr>
                <w:rFonts w:eastAsia="Arial" w:cs="Arial"/>
              </w:rPr>
            </w:pPr>
            <w:r w:rsidRPr="009C5CEF">
              <w:rPr>
                <w:rFonts w:eastAsia="Arial" w:cs="Arial"/>
              </w:rPr>
              <w:t>Foi possível compreender a percepção dos enfermeiros da APS sobre a relevância da Escala de Braden, como uma das medidas de prevenção, e práticas de promoção que pode evitar o desenvolvimento da lesão por pressão.</w:t>
            </w:r>
          </w:p>
        </w:tc>
      </w:tr>
      <w:tr w:rsidR="00B82ADD" w:rsidRPr="009C5CEF" w:rsidTr="00BE0192">
        <w:trPr>
          <w:trHeight w:val="20"/>
        </w:trPr>
        <w:tc>
          <w:tcPr>
            <w:cnfStyle w:val="001000000000" w:firstRow="0" w:lastRow="0" w:firstColumn="1" w:lastColumn="0" w:oddVBand="0" w:evenVBand="0" w:oddHBand="0" w:evenHBand="0" w:firstRowFirstColumn="0" w:firstRowLastColumn="0" w:lastRowFirstColumn="0" w:lastRowLastColumn="0"/>
            <w:tcW w:w="864" w:type="pct"/>
            <w:hideMark/>
          </w:tcPr>
          <w:p w:rsidR="00B82ADD" w:rsidRPr="009C5CEF" w:rsidRDefault="00B82ADD" w:rsidP="00B82ADD">
            <w:pPr>
              <w:jc w:val="left"/>
              <w:rPr>
                <w:rFonts w:eastAsia="Arial" w:cs="Arial"/>
                <w:b w:val="0"/>
              </w:rPr>
            </w:pPr>
            <w:r w:rsidRPr="009C5CEF">
              <w:rPr>
                <w:rFonts w:eastAsia="Arial" w:cs="Arial"/>
                <w:b w:val="0"/>
              </w:rPr>
              <w:t>Prática educativa com enfermeiro da Atenção Primária: Não à lesão por pressão</w:t>
            </w:r>
          </w:p>
        </w:tc>
        <w:tc>
          <w:tcPr>
            <w:tcW w:w="965" w:type="pct"/>
            <w:hideMark/>
          </w:tcPr>
          <w:p w:rsidR="00B82ADD" w:rsidRPr="009C5CEF" w:rsidRDefault="00B82ADD" w:rsidP="00B82ADD">
            <w:pPr>
              <w:jc w:val="left"/>
              <w:cnfStyle w:val="000000000000" w:firstRow="0" w:lastRow="0" w:firstColumn="0" w:lastColumn="0" w:oddVBand="0" w:evenVBand="0" w:oddHBand="0" w:evenHBand="0" w:firstRowFirstColumn="0" w:firstRowLastColumn="0" w:lastRowFirstColumn="0" w:lastRowLastColumn="0"/>
              <w:rPr>
                <w:rFonts w:eastAsia="Arial" w:cs="Arial"/>
              </w:rPr>
            </w:pPr>
            <w:r w:rsidRPr="009C5CEF">
              <w:rPr>
                <w:rFonts w:eastAsia="Arial" w:cs="Arial"/>
              </w:rPr>
              <w:fldChar w:fldCharType="begin" w:fldLock="1"/>
            </w:r>
            <w:r>
              <w:rPr>
                <w:rFonts w:eastAsia="Arial" w:cs="Arial"/>
              </w:rPr>
              <w:instrText>ADDIN CSL_CITATION {"citationItems":[{"id":"ITEM-1","itemData":{"DOI":"10.5380/ce.v23i3.55197","abstract":"Objetivos: Analisar, a partir da visão dos enfermeiros da Atenção Primária, as contribuições da prática educativa naprevenção da Lesão por Pressão e promoção da saúde. Método: Estudo Convergente Assistencial com 20 enfermeiros,realizado entre julho e agosto de 2014, no Estado de Santa Catarina, desenvolvido em duas etapas e quatro encontros,sendo a primeira entrevista com a utilização de questionário e, posteriormente, três oficinas. Resultados: Os dadosforam analisados e resultaram em duas categorias: Diga não à Lesão por Pressão e A prática do enfermeiro na prevençãoda LP e promoção da saúde na APS, que expressaram aquisição e aprimoramento de conhecimentos, construção donovo saber, contribuindo para ações de saúde. Conclusão: A prática educativa alcançou seu propósito, inovando erenovando o conhecimento dos enfermeiros no cuidado preventivo e promoção da saúde. São essenciais capacitaçõescontínuas, refletindo em ganhos na prática assistencial e científica da Enfermagem.","author":[{"dropping-particle":"","family":"Soares","given":"Cilene Fernandes","non-dropping-particle":"","parse-names":false,"suffix":""},{"dropping-particle":"","family":"Heidemann","given":"Ivonete Teresinha Shulter Buss","non-dropping-particle":"","parse-names":false,"suffix":""},{"dropping-particle":"","family":"Durand","given":"Michelle Kuntz","non-dropping-particle":"","parse-names":false,"suffix":""},{"dropping-particle":"da","family":"Costa","given":"Maria Fernanda Baeta Neves Alonso","non-dropping-particle":"","parse-names":false,"suffix":""},{"dropping-particle":"","family":"Marçal","given":"Claudia Cossentino Bruck","non-dropping-particle":"","parse-names":false,"suffix":""},{"dropping-particle":"","family":"Ferreira","given":"Juliana Martins","non-dropping-particle":"","parse-names":false,"suffix":""}],"container-title":"Cogitare Enfermagem","id":"ITEM-1","issue":"3","issued":{"date-parts":[["2018"]]},"page":"1-9","title":"Prática educativa com enfermeiros da atenção primária: não à lesão por pressão","type":"article-journal","volume":"23"},"uris":["http://www.mendeley.com/documents/?uuid=9a772abb-8b6e-4638-9594-dcb71967d8a1"]}],"mendeley":{"formattedCitation":"(SOARES et al., 2018)","plainTextFormattedCitation":"(SOARES et al., 2018)","previouslyFormattedCitation":"(SOARES et al., 2018)"},"properties":{"noteIndex":0},"schema":"https://github.com/citation-style-language/schema/raw/master/csl-citation.json"}</w:instrText>
            </w:r>
            <w:r w:rsidRPr="009C5CEF">
              <w:rPr>
                <w:rFonts w:eastAsia="Arial" w:cs="Arial"/>
              </w:rPr>
              <w:fldChar w:fldCharType="separate"/>
            </w:r>
            <w:r w:rsidRPr="00A804FF">
              <w:rPr>
                <w:rFonts w:eastAsia="Arial" w:cs="Arial"/>
                <w:noProof/>
              </w:rPr>
              <w:t>(SOARES et al., 2018)</w:t>
            </w:r>
            <w:r w:rsidRPr="009C5CEF">
              <w:rPr>
                <w:rFonts w:eastAsia="Arial" w:cs="Arial"/>
              </w:rPr>
              <w:fldChar w:fldCharType="end"/>
            </w:r>
            <w:r w:rsidRPr="009C5CEF">
              <w:rPr>
                <w:rFonts w:eastAsia="Arial" w:cs="Arial"/>
              </w:rPr>
              <w:t>.</w:t>
            </w:r>
          </w:p>
        </w:tc>
        <w:tc>
          <w:tcPr>
            <w:tcW w:w="1023" w:type="pct"/>
            <w:hideMark/>
          </w:tcPr>
          <w:p w:rsidR="00B82ADD" w:rsidRPr="009C5CEF" w:rsidRDefault="00B82ADD" w:rsidP="00B82ADD">
            <w:pPr>
              <w:jc w:val="left"/>
              <w:cnfStyle w:val="000000000000" w:firstRow="0" w:lastRow="0" w:firstColumn="0" w:lastColumn="0" w:oddVBand="0" w:evenVBand="0" w:oddHBand="0" w:evenHBand="0" w:firstRowFirstColumn="0" w:firstRowLastColumn="0" w:lastRowFirstColumn="0" w:lastRowLastColumn="0"/>
              <w:rPr>
                <w:rFonts w:eastAsia="Arial" w:cs="Arial"/>
              </w:rPr>
            </w:pPr>
            <w:r w:rsidRPr="009C5CEF">
              <w:rPr>
                <w:rFonts w:eastAsia="Arial" w:cs="Arial"/>
              </w:rPr>
              <w:t>Analisar, a partir da visão dos enfermeiros da Atenção Primária, as contribuições da prática educativa na prevenção da Lesão por Pressão e promoção da saúde.</w:t>
            </w:r>
          </w:p>
        </w:tc>
        <w:tc>
          <w:tcPr>
            <w:tcW w:w="1164" w:type="pct"/>
          </w:tcPr>
          <w:p w:rsidR="00B82ADD" w:rsidRPr="009C5CEF" w:rsidRDefault="00B82ADD" w:rsidP="00B82ADD">
            <w:pPr>
              <w:jc w:val="left"/>
              <w:cnfStyle w:val="000000000000" w:firstRow="0" w:lastRow="0" w:firstColumn="0" w:lastColumn="0" w:oddVBand="0" w:evenVBand="0" w:oddHBand="0" w:evenHBand="0" w:firstRowFirstColumn="0" w:firstRowLastColumn="0" w:lastRowFirstColumn="0" w:lastRowLastColumn="0"/>
              <w:rPr>
                <w:rFonts w:eastAsia="Arial" w:cs="Arial"/>
              </w:rPr>
            </w:pPr>
            <w:r w:rsidRPr="009C5CEF">
              <w:rPr>
                <w:rFonts w:eastAsia="Arial" w:cs="Arial"/>
              </w:rPr>
              <w:t xml:space="preserve">Orientar a pessoa e os familiares cuidadores sobre reposicionamento no leito; aporte nutricional adequado, cuidados gerais com a pele, através da supressão de práticas que já não são mais utilizadas, como uso de luvas de procedimento com água na região de calcâneo; massagem vigorosa </w:t>
            </w:r>
            <w:r w:rsidRPr="009C5CEF">
              <w:rPr>
                <w:rFonts w:eastAsia="Arial" w:cs="Arial"/>
              </w:rPr>
              <w:lastRenderedPageBreak/>
              <w:t>em área de proeminência óssea e hiperemiada.</w:t>
            </w:r>
          </w:p>
          <w:p w:rsidR="00B82ADD" w:rsidRPr="009C5CEF" w:rsidRDefault="00B82ADD" w:rsidP="00B82ADD">
            <w:pPr>
              <w:jc w:val="left"/>
              <w:cnfStyle w:val="000000000000" w:firstRow="0" w:lastRow="0" w:firstColumn="0" w:lastColumn="0" w:oddVBand="0" w:evenVBand="0" w:oddHBand="0" w:evenHBand="0" w:firstRowFirstColumn="0" w:firstRowLastColumn="0" w:lastRowFirstColumn="0" w:lastRowLastColumn="0"/>
              <w:rPr>
                <w:rFonts w:eastAsia="Arial" w:cs="Arial"/>
              </w:rPr>
            </w:pPr>
            <w:r w:rsidRPr="009C5CEF">
              <w:rPr>
                <w:rFonts w:eastAsia="Arial" w:cs="Arial"/>
              </w:rPr>
              <w:t>Utilização da escala de Braden, como pratica educativa.</w:t>
            </w:r>
          </w:p>
        </w:tc>
        <w:tc>
          <w:tcPr>
            <w:tcW w:w="985" w:type="pct"/>
            <w:hideMark/>
          </w:tcPr>
          <w:p w:rsidR="00B82ADD" w:rsidRPr="009C5CEF" w:rsidRDefault="00B82ADD" w:rsidP="00B82ADD">
            <w:pPr>
              <w:jc w:val="left"/>
              <w:cnfStyle w:val="000000000000" w:firstRow="0" w:lastRow="0" w:firstColumn="0" w:lastColumn="0" w:oddVBand="0" w:evenVBand="0" w:oddHBand="0" w:evenHBand="0" w:firstRowFirstColumn="0" w:firstRowLastColumn="0" w:lastRowFirstColumn="0" w:lastRowLastColumn="0"/>
              <w:rPr>
                <w:rFonts w:eastAsia="Arial" w:cs="Arial"/>
              </w:rPr>
            </w:pPr>
            <w:r w:rsidRPr="009C5CEF">
              <w:rPr>
                <w:rFonts w:eastAsia="Arial" w:cs="Arial"/>
              </w:rPr>
              <w:lastRenderedPageBreak/>
              <w:t xml:space="preserve">A prática educativa alcançou seu propósito, inovando e renovando o conhecimento dos enfermeiros no cuidado preventivo e promoção da saúde. São essenciais capacitações contínuas, refletindo em ganhos na </w:t>
            </w:r>
            <w:r w:rsidRPr="009C5CEF">
              <w:rPr>
                <w:rFonts w:eastAsia="Arial" w:cs="Arial"/>
              </w:rPr>
              <w:lastRenderedPageBreak/>
              <w:t>prática assistencial e científica da Enfermagem.</w:t>
            </w:r>
          </w:p>
        </w:tc>
      </w:tr>
      <w:tr w:rsidR="00B82ADD" w:rsidRPr="009C5CEF" w:rsidTr="00BE0192">
        <w:trPr>
          <w:trHeight w:val="20"/>
        </w:trPr>
        <w:tc>
          <w:tcPr>
            <w:cnfStyle w:val="001000000000" w:firstRow="0" w:lastRow="0" w:firstColumn="1" w:lastColumn="0" w:oddVBand="0" w:evenVBand="0" w:oddHBand="0" w:evenHBand="0" w:firstRowFirstColumn="0" w:firstRowLastColumn="0" w:lastRowFirstColumn="0" w:lastRowLastColumn="0"/>
            <w:tcW w:w="864" w:type="pct"/>
            <w:hideMark/>
          </w:tcPr>
          <w:p w:rsidR="00B82ADD" w:rsidRPr="009C5CEF" w:rsidRDefault="00B82ADD" w:rsidP="00B82ADD">
            <w:pPr>
              <w:jc w:val="left"/>
              <w:rPr>
                <w:rFonts w:eastAsia="Arial" w:cs="Arial"/>
                <w:b w:val="0"/>
              </w:rPr>
            </w:pPr>
            <w:r w:rsidRPr="009C5CEF">
              <w:rPr>
                <w:rFonts w:eastAsia="Arial" w:cs="Arial"/>
                <w:b w:val="0"/>
              </w:rPr>
              <w:lastRenderedPageBreak/>
              <w:t>Mapeamento de cuidados de enfermagem com a NIC para pacientes em risco de úlcera por pressão</w:t>
            </w:r>
          </w:p>
        </w:tc>
        <w:tc>
          <w:tcPr>
            <w:tcW w:w="965" w:type="pct"/>
            <w:hideMark/>
          </w:tcPr>
          <w:p w:rsidR="00B82ADD" w:rsidRPr="009C5CEF" w:rsidRDefault="00B82ADD" w:rsidP="00B82ADD">
            <w:pPr>
              <w:jc w:val="left"/>
              <w:cnfStyle w:val="000000000000" w:firstRow="0" w:lastRow="0" w:firstColumn="0" w:lastColumn="0" w:oddVBand="0" w:evenVBand="0" w:oddHBand="0" w:evenHBand="0" w:firstRowFirstColumn="0" w:firstRowLastColumn="0" w:lastRowFirstColumn="0" w:lastRowLastColumn="0"/>
              <w:rPr>
                <w:rFonts w:cs="Arial"/>
              </w:rPr>
            </w:pPr>
            <w:r w:rsidRPr="009C5CEF">
              <w:rPr>
                <w:rFonts w:cs="Arial"/>
              </w:rPr>
              <w:fldChar w:fldCharType="begin" w:fldLock="1"/>
            </w:r>
            <w:r>
              <w:rPr>
                <w:rFonts w:cs="Arial"/>
              </w:rPr>
              <w:instrText>ADDIN CSL_CITATION {"citationItems":[{"id":"ITEM-1","itemData":{"DOI":"10.1590/S0080-623420140000300010","ISBN":"0080623420140","ISSN":"00806234","abstract":"Objective:To identify the nursing care prescribed for patients in risk for pressure ulcer (PU) and to compare those with the Nursing Interventions Classification (NIC) interventions. Method: Cross mapping study conducted in a university hospital. The sample was composed of 219 adult patients hospitalized in clinical and surgical units. The inclusion criteria were: score ≤ 13 in the Braden Scale and one of the nursing diagnoses, Self-Care deficit syndrome, Impaired physical mobility, Impaired tissue integrity, Impaired skin integrity, Risk for impaired skin integrity. The data were collected retrospectively in a nursing prescription system and statistically analyzed by crossed mapping. Result: It was identified 32 different nursing cares to prevent PU, mapped in 17 different NIC interventions, within them: Skin surveillance, Pressure ulcer prevention and Positioning. Conclusion: The cross mapping showed similarities between the prescribed nursing care and the NIC interventions.Objetivo: Identificar los cuidados de enfermería prescritos para pacientes con riesgo de úlceras por presión (UPP) y compararlos con las intervenciones de la Clasificación de Intervenciones de Enfermería(NIC). Método: Estudio con mapeo cruzado en el hospital universitario. La muestra estuvo compuesta por 219 pacientes adultos internados en unidades médico-quirúrgicas. Los criterios de inclusión fueron: puntuación ≤ 13 en la escala de Braden y uno de los siguientes diagnósticos de enfermería: Síndrome de déficit de autocuidado, Deterioro de la movilidad física, deterioro de la integridad tisular, deterioro de la integridad cutánea, riesgo de deterioro de la integridad cutánea. Los datos fueron recolectados retrospectivamente en el sistema de prescripción de enfermería y analizados estadísticamente y con mapeo cruzado. Resultados: Se identificaron 32 cuidados de enfermería distintos para la prevención de las UPP, mapeados en 17 intervenciones NIC diferentes, entre ellas: Supervisión de la piel, Prevención de úlceras por presión y Posiciones corporales. Conclusión: El mapeo cruzado mostró similitud entre los cuidados de enfermería y las intervenciones NIC.","author":[{"dropping-particle":"","family":"Pereira","given":"Ana Gabriela Silva","non-dropping-particle":"","parse-names":false,"suffix":""},{"dropping-particle":"dos","family":"Santos","given":"Cássia Teixeira","non-dropping-particle":"","parse-names":false,"suffix":""},{"dropping-particle":"","family":"Menegon","given":"Dóris Baratz","non-dropping-particle":"","parse-names":false,"suffix":""},{"dropping-particle":"","family":"Mello","given":"Bruna","non-dropping-particle":"","parse-names":false,"suffix":""},{"dropping-particle":"","family":"Azambuja","given":"Fernanda","non-dropping-particle":"","parse-names":false,"suffix":""},{"dropping-particle":"","family":"Lucena","given":"Amália de Fátima","non-dropping-particle":"","parse-names":false,"suffix":""}],"container-title":"Revista da Escola de Enfermagem","id":"ITEM-1","issue":"3","issued":{"date-parts":[["2014"]]},"page":"454-461","title":"Mapeamento de cuidados de enfermagem com a NIC para paciente em risco de úlcera por pressão","type":"article-journal","volume":"48"},"uris":["http://www.mendeley.com/documents/?uuid=1e164b52-2d49-4e02-8114-b89bf37b3256"]}],"mendeley":{"formattedCitation":"(PEREIRA et al., 2014)","plainTextFormattedCitation":"(PEREIRA et al., 2014)","previouslyFormattedCitation":"(PEREIRA et al., 2014)"},"properties":{"noteIndex":0},"schema":"https://github.com/citation-style-language/schema/raw/master/csl-citation.json"}</w:instrText>
            </w:r>
            <w:r w:rsidRPr="009C5CEF">
              <w:rPr>
                <w:rFonts w:cs="Arial"/>
              </w:rPr>
              <w:fldChar w:fldCharType="separate"/>
            </w:r>
            <w:r w:rsidRPr="00A804FF">
              <w:rPr>
                <w:rFonts w:cs="Arial"/>
                <w:noProof/>
              </w:rPr>
              <w:t>(PEREIRA et al., 2014)</w:t>
            </w:r>
            <w:r w:rsidRPr="009C5CEF">
              <w:rPr>
                <w:rFonts w:cs="Arial"/>
              </w:rPr>
              <w:fldChar w:fldCharType="end"/>
            </w:r>
            <w:r w:rsidRPr="009C5CEF">
              <w:rPr>
                <w:rFonts w:cs="Arial"/>
              </w:rPr>
              <w:t>.</w:t>
            </w:r>
          </w:p>
        </w:tc>
        <w:tc>
          <w:tcPr>
            <w:tcW w:w="1023" w:type="pct"/>
            <w:hideMark/>
          </w:tcPr>
          <w:p w:rsidR="00B82ADD" w:rsidRPr="009C5CEF" w:rsidRDefault="00B82ADD" w:rsidP="00270F06">
            <w:pPr>
              <w:jc w:val="left"/>
              <w:cnfStyle w:val="000000000000" w:firstRow="0" w:lastRow="0" w:firstColumn="0" w:lastColumn="0" w:oddVBand="0" w:evenVBand="0" w:oddHBand="0" w:evenHBand="0" w:firstRowFirstColumn="0" w:firstRowLastColumn="0" w:lastRowFirstColumn="0" w:lastRowLastColumn="0"/>
              <w:rPr>
                <w:rFonts w:eastAsia="Arial" w:cs="Arial"/>
              </w:rPr>
            </w:pPr>
            <w:r w:rsidRPr="009C5CEF">
              <w:rPr>
                <w:rFonts w:eastAsia="Arial" w:cs="Arial"/>
              </w:rPr>
              <w:t xml:space="preserve">Identificar os cuidados de enfermagem prescritos para pacientes em risco de </w:t>
            </w:r>
            <w:r w:rsidR="00270F06">
              <w:rPr>
                <w:rFonts w:eastAsia="Arial" w:cs="Arial"/>
              </w:rPr>
              <w:t xml:space="preserve">lesão </w:t>
            </w:r>
            <w:r w:rsidRPr="009C5CEF">
              <w:rPr>
                <w:rFonts w:eastAsia="Arial" w:cs="Arial"/>
              </w:rPr>
              <w:t>por pressã</w:t>
            </w:r>
            <w:r w:rsidR="00270F06">
              <w:rPr>
                <w:rFonts w:eastAsia="Arial" w:cs="Arial"/>
              </w:rPr>
              <w:t>o (LP</w:t>
            </w:r>
            <w:r w:rsidRPr="009C5CEF">
              <w:rPr>
                <w:rFonts w:eastAsia="Arial" w:cs="Arial"/>
              </w:rPr>
              <w:t>P) e compará-los com as intervenções da Nursing Interventions Classification (NIC).</w:t>
            </w:r>
          </w:p>
        </w:tc>
        <w:tc>
          <w:tcPr>
            <w:tcW w:w="1164" w:type="pct"/>
          </w:tcPr>
          <w:p w:rsidR="00B82ADD" w:rsidRPr="009C5CEF" w:rsidRDefault="00B82ADD" w:rsidP="00270F06">
            <w:pPr>
              <w:jc w:val="left"/>
              <w:cnfStyle w:val="000000000000" w:firstRow="0" w:lastRow="0" w:firstColumn="0" w:lastColumn="0" w:oddVBand="0" w:evenVBand="0" w:oddHBand="0" w:evenHBand="0" w:firstRowFirstColumn="0" w:firstRowLastColumn="0" w:lastRowFirstColumn="0" w:lastRowLastColumn="0"/>
              <w:rPr>
                <w:rFonts w:eastAsia="Arial" w:cs="Arial"/>
              </w:rPr>
            </w:pPr>
            <w:r w:rsidRPr="009C5CEF">
              <w:rPr>
                <w:rFonts w:eastAsia="Arial" w:cs="Arial"/>
              </w:rPr>
              <w:t xml:space="preserve">Dentre os 32 diferentes cuidados prescritos </w:t>
            </w:r>
            <w:r w:rsidR="00270F06">
              <w:rPr>
                <w:rFonts w:eastAsia="Arial" w:cs="Arial"/>
              </w:rPr>
              <w:t>para os pacientes em risco de LPP</w:t>
            </w:r>
            <w:r w:rsidRPr="009C5CEF">
              <w:rPr>
                <w:rFonts w:eastAsia="Arial" w:cs="Arial"/>
              </w:rPr>
              <w:t xml:space="preserve">, o mais frequente foi manter colchão piramidal, seguido por Implementar protocolo assistencial de prevenção de </w:t>
            </w:r>
            <w:r w:rsidR="00270F06">
              <w:rPr>
                <w:rFonts w:eastAsia="Arial" w:cs="Arial"/>
              </w:rPr>
              <w:t>LPP</w:t>
            </w:r>
            <w:r w:rsidRPr="009C5CEF">
              <w:rPr>
                <w:rFonts w:eastAsia="Arial" w:cs="Arial"/>
              </w:rPr>
              <w:t>, Proteger proeminências ósseas e Realizar mudança de decúbito.</w:t>
            </w:r>
          </w:p>
        </w:tc>
        <w:tc>
          <w:tcPr>
            <w:tcW w:w="985" w:type="pct"/>
          </w:tcPr>
          <w:p w:rsidR="00B82ADD" w:rsidRPr="009C5CEF" w:rsidRDefault="00B82ADD" w:rsidP="00B82ADD">
            <w:pPr>
              <w:jc w:val="left"/>
              <w:cnfStyle w:val="000000000000" w:firstRow="0" w:lastRow="0" w:firstColumn="0" w:lastColumn="0" w:oddVBand="0" w:evenVBand="0" w:oddHBand="0" w:evenHBand="0" w:firstRowFirstColumn="0" w:firstRowLastColumn="0" w:lastRowFirstColumn="0" w:lastRowLastColumn="0"/>
              <w:rPr>
                <w:rFonts w:cs="Arial"/>
              </w:rPr>
            </w:pPr>
            <w:r w:rsidRPr="009C5CEF">
              <w:rPr>
                <w:rFonts w:eastAsia="Arial" w:cs="Arial"/>
              </w:rPr>
              <w:t>O mapeamento cruzado apontou semelhança entre os cuidados de enfermagem prescritos e as intervenções NIC.</w:t>
            </w:r>
          </w:p>
        </w:tc>
      </w:tr>
      <w:tr w:rsidR="00B82ADD" w:rsidRPr="009C5CEF" w:rsidTr="00BE0192">
        <w:trPr>
          <w:trHeight w:val="20"/>
        </w:trPr>
        <w:tc>
          <w:tcPr>
            <w:cnfStyle w:val="001000000000" w:firstRow="0" w:lastRow="0" w:firstColumn="1" w:lastColumn="0" w:oddVBand="0" w:evenVBand="0" w:oddHBand="0" w:evenHBand="0" w:firstRowFirstColumn="0" w:firstRowLastColumn="0" w:lastRowFirstColumn="0" w:lastRowLastColumn="0"/>
            <w:tcW w:w="864" w:type="pct"/>
            <w:hideMark/>
          </w:tcPr>
          <w:p w:rsidR="00B82ADD" w:rsidRPr="009C5CEF" w:rsidRDefault="00B82ADD" w:rsidP="00B82ADD">
            <w:pPr>
              <w:jc w:val="left"/>
              <w:rPr>
                <w:rFonts w:cs="Arial"/>
                <w:b w:val="0"/>
              </w:rPr>
            </w:pPr>
            <w:r w:rsidRPr="009C5CEF">
              <w:rPr>
                <w:rFonts w:eastAsia="Calibri" w:cs="Arial"/>
                <w:b w:val="0"/>
              </w:rPr>
              <w:t>Conhecimento de familiares acerca das úlceras por pressão e de seus direitos à reparação</w:t>
            </w:r>
          </w:p>
        </w:tc>
        <w:tc>
          <w:tcPr>
            <w:tcW w:w="965" w:type="pct"/>
            <w:hideMark/>
          </w:tcPr>
          <w:p w:rsidR="00B82ADD" w:rsidRPr="009C5CEF" w:rsidRDefault="00B82ADD" w:rsidP="00B82ADD">
            <w:pPr>
              <w:jc w:val="left"/>
              <w:cnfStyle w:val="000000000000" w:firstRow="0" w:lastRow="0" w:firstColumn="0" w:lastColumn="0" w:oddVBand="0" w:evenVBand="0" w:oddHBand="0" w:evenHBand="0" w:firstRowFirstColumn="0" w:firstRowLastColumn="0" w:lastRowFirstColumn="0" w:lastRowLastColumn="0"/>
              <w:rPr>
                <w:rFonts w:cs="Arial"/>
              </w:rPr>
            </w:pPr>
            <w:r w:rsidRPr="009C5CEF">
              <w:rPr>
                <w:rFonts w:cs="Arial"/>
              </w:rPr>
              <w:fldChar w:fldCharType="begin" w:fldLock="1"/>
            </w:r>
            <w:r w:rsidRPr="009C5CEF">
              <w:rPr>
                <w:rFonts w:cs="Arial"/>
              </w:rPr>
              <w:instrText>ADDIN CSL_CITATION {"citationItems":[{"id":"ITEM-1","itemData":{"abstract":"Estudo descritivo de abordagem qualitativa, com objetivo de discutir o conhecimento dos familiares de pessoas internadas com úlceras por pressão acerca de seus direitos à reparação de danos causados pela úlcera. Os dados foram obtidos de entrevistas semiestruturadas aplicadas para familiares acompanhantes de pessoas hospitalizadas com úlcera por pressão, entre agosto e setembro de 2012. A organização dos dados seguiu as etapas da análise de conteúdo. Para os familiares, as pessoas que se encontram hospitalizadas inevitavelmente desenvolvem as úlceras por pressão devido à imobilização e umidade; aplicação de emolientes, modificação da posição no leito e recorrer a ajuda espiritual são ações de cuidados adotadas pelos familiares. Reconhecem que a instituição oferece recursos insuficientes para a assistência a seus parentes e desconhecem seus direitos de reparação diante da formação de úlceras na hospitalização.","author":[{"dropping-particle":"","family":"Ramos","given":"Danielle Oliveira","non-dropping-particle":"","parse-names":false,"suffix":""},{"dropping-particle":"","family":"Oliveira","given":"Ozemária da Silva","non-dropping-particle":"","parse-names":false,"suffix":""},{"dropping-particle":"","family":"Santos","given":"Israel Vinicius Amorim","non-dropping-particle":"","parse-names":false,"suffix":""},{"dropping-particle":"","family":"Santana","given":"Evanilda Souza de Carvalho","non-dropping-particle":"","parse-names":false,"suffix":""},{"dropping-particle":"","family":"Passos","given":"Silvia da Silva Santos","non-dropping-particle":"","parse-names":false,"suffix":""},{"dropping-particle":"","family":"Góis","given":"Joselice Almeida","non-dropping-particle":"","parse-names":false,"suffix":""}],"container-title":"Revista Baiana de Enfermagem","id":"ITEM-1","issue":"1","issued":{"date-parts":[["2014"]]},"page":"23-30","title":"Conhecimento de familiares acerca das úlceras por pressão e de seus direitos à reparação","type":"article-journal","volume":"28"},"uris":["http://www.mendeley.com/documents/?uuid=b2d290bc-af21-4a8d-a945-cbf89036cbee"]}],"mendeley":{"formattedCitation":"(RAMOS et al., 2014)","plainTextFormattedCitation":"(RAMOS et al., 2014)","previouslyFormattedCitation":"(RAMOS et al., 2014)"},"properties":{"noteIndex":0},"schema":"https://github.com/citation-style-language/schema/raw/master/csl-citation.json"}</w:instrText>
            </w:r>
            <w:r w:rsidRPr="009C5CEF">
              <w:rPr>
                <w:rFonts w:cs="Arial"/>
              </w:rPr>
              <w:fldChar w:fldCharType="separate"/>
            </w:r>
            <w:r w:rsidRPr="009C5CEF">
              <w:rPr>
                <w:rFonts w:cs="Arial"/>
                <w:noProof/>
              </w:rPr>
              <w:t>(RAMOS et al., 2014)</w:t>
            </w:r>
            <w:r w:rsidRPr="009C5CEF">
              <w:rPr>
                <w:rFonts w:cs="Arial"/>
              </w:rPr>
              <w:fldChar w:fldCharType="end"/>
            </w:r>
            <w:r w:rsidRPr="009C5CEF">
              <w:rPr>
                <w:rFonts w:cs="Arial"/>
              </w:rPr>
              <w:t>.</w:t>
            </w:r>
          </w:p>
        </w:tc>
        <w:tc>
          <w:tcPr>
            <w:tcW w:w="1023" w:type="pct"/>
            <w:hideMark/>
          </w:tcPr>
          <w:p w:rsidR="00B82ADD" w:rsidRPr="009C5CEF" w:rsidRDefault="00B82ADD" w:rsidP="00B82ADD">
            <w:pPr>
              <w:jc w:val="left"/>
              <w:cnfStyle w:val="000000000000" w:firstRow="0" w:lastRow="0" w:firstColumn="0" w:lastColumn="0" w:oddVBand="0" w:evenVBand="0" w:oddHBand="0" w:evenHBand="0" w:firstRowFirstColumn="0" w:firstRowLastColumn="0" w:lastRowFirstColumn="0" w:lastRowLastColumn="0"/>
              <w:rPr>
                <w:rFonts w:eastAsia="Arial" w:cs="Arial"/>
              </w:rPr>
            </w:pPr>
            <w:r w:rsidRPr="009C5CEF">
              <w:rPr>
                <w:rFonts w:eastAsia="Arial" w:cs="Arial"/>
              </w:rPr>
              <w:t>Discutir o conhecimento dos familiares de pessoas internadas com úlceras por pressão acerca de seus direitos à reparação de danos causados pela úlcera.</w:t>
            </w:r>
          </w:p>
        </w:tc>
        <w:tc>
          <w:tcPr>
            <w:tcW w:w="1164" w:type="pct"/>
            <w:hideMark/>
          </w:tcPr>
          <w:p w:rsidR="00B82ADD" w:rsidRPr="009C5CEF" w:rsidRDefault="00B82ADD" w:rsidP="00270F06">
            <w:pPr>
              <w:jc w:val="left"/>
              <w:cnfStyle w:val="000000000000" w:firstRow="0" w:lastRow="0" w:firstColumn="0" w:lastColumn="0" w:oddVBand="0" w:evenVBand="0" w:oddHBand="0" w:evenHBand="0" w:firstRowFirstColumn="0" w:firstRowLastColumn="0" w:lastRowFirstColumn="0" w:lastRowLastColumn="0"/>
              <w:rPr>
                <w:rFonts w:eastAsia="Arial" w:cs="Arial"/>
              </w:rPr>
            </w:pPr>
            <w:r w:rsidRPr="009C5CEF">
              <w:rPr>
                <w:rFonts w:eastAsia="Arial" w:cs="Arial"/>
              </w:rPr>
              <w:t xml:space="preserve">A atuação do enfermeiro na implementação de medidas preventivas, como a aplicação da escala de Braden, uso de coxins, colchões infláveis e extrapiramidais, placas de hidrocolóide e protetores cutâneos. Os familiares acreditavam que, para prevenir as </w:t>
            </w:r>
            <w:r w:rsidR="00270F06">
              <w:rPr>
                <w:rFonts w:eastAsia="Arial" w:cs="Arial"/>
              </w:rPr>
              <w:t>LPP</w:t>
            </w:r>
            <w:r w:rsidRPr="009C5CEF">
              <w:rPr>
                <w:rFonts w:eastAsia="Arial" w:cs="Arial"/>
              </w:rPr>
              <w:t>, eles podiam aplicando óleo de girassol, modificando a posição no leito, pedindo ajuda a Deus, não deixar fralda molhada.</w:t>
            </w:r>
          </w:p>
        </w:tc>
        <w:tc>
          <w:tcPr>
            <w:tcW w:w="985" w:type="pct"/>
            <w:hideMark/>
          </w:tcPr>
          <w:p w:rsidR="00B82ADD" w:rsidRPr="009C5CEF" w:rsidRDefault="00B82ADD" w:rsidP="00B82ADD">
            <w:pPr>
              <w:jc w:val="left"/>
              <w:cnfStyle w:val="000000000000" w:firstRow="0" w:lastRow="0" w:firstColumn="0" w:lastColumn="0" w:oddVBand="0" w:evenVBand="0" w:oddHBand="0" w:evenHBand="0" w:firstRowFirstColumn="0" w:firstRowLastColumn="0" w:lastRowFirstColumn="0" w:lastRowLastColumn="0"/>
              <w:rPr>
                <w:rFonts w:eastAsia="Arial" w:cs="Arial"/>
              </w:rPr>
            </w:pPr>
            <w:r w:rsidRPr="009C5CEF">
              <w:rPr>
                <w:rFonts w:eastAsia="Arial" w:cs="Arial"/>
              </w:rPr>
              <w:t>Os familiares reconhecerem que a instituição não oferece recursos suficientes, e por isso seus parentes não recebem o cuidado necessário, desconhecem seus direitos de reparação diante da formação de úlceras na hospitalização.</w:t>
            </w:r>
          </w:p>
          <w:p w:rsidR="00B82ADD" w:rsidRPr="009C5CEF" w:rsidRDefault="00B82ADD" w:rsidP="00270F06">
            <w:pPr>
              <w:jc w:val="left"/>
              <w:cnfStyle w:val="000000000000" w:firstRow="0" w:lastRow="0" w:firstColumn="0" w:lastColumn="0" w:oddVBand="0" w:evenVBand="0" w:oddHBand="0" w:evenHBand="0" w:firstRowFirstColumn="0" w:firstRowLastColumn="0" w:lastRowFirstColumn="0" w:lastRowLastColumn="0"/>
              <w:rPr>
                <w:rFonts w:eastAsia="Arial" w:cs="Arial"/>
              </w:rPr>
            </w:pPr>
            <w:r w:rsidRPr="009C5CEF">
              <w:rPr>
                <w:rFonts w:eastAsia="Arial" w:cs="Arial"/>
              </w:rPr>
              <w:t xml:space="preserve">O interesse pela segurança do paciente deve motivar os profissionais a cobrar dos setores competentes a aquisição dos recursos necessários à </w:t>
            </w:r>
            <w:r w:rsidRPr="009C5CEF">
              <w:rPr>
                <w:rFonts w:eastAsia="Arial" w:cs="Arial"/>
              </w:rPr>
              <w:lastRenderedPageBreak/>
              <w:t xml:space="preserve">prevenção de </w:t>
            </w:r>
            <w:r w:rsidR="00270F06">
              <w:rPr>
                <w:rFonts w:eastAsia="Arial" w:cs="Arial"/>
              </w:rPr>
              <w:t>LPP</w:t>
            </w:r>
            <w:r w:rsidRPr="009C5CEF">
              <w:rPr>
                <w:rFonts w:eastAsia="Arial" w:cs="Arial"/>
              </w:rPr>
              <w:t>.</w:t>
            </w:r>
          </w:p>
        </w:tc>
      </w:tr>
      <w:tr w:rsidR="00B82ADD" w:rsidRPr="009C5CEF" w:rsidTr="00BE0192">
        <w:trPr>
          <w:trHeight w:val="20"/>
        </w:trPr>
        <w:tc>
          <w:tcPr>
            <w:cnfStyle w:val="001000000000" w:firstRow="0" w:lastRow="0" w:firstColumn="1" w:lastColumn="0" w:oddVBand="0" w:evenVBand="0" w:oddHBand="0" w:evenHBand="0" w:firstRowFirstColumn="0" w:firstRowLastColumn="0" w:lastRowFirstColumn="0" w:lastRowLastColumn="0"/>
            <w:tcW w:w="864" w:type="pct"/>
            <w:hideMark/>
          </w:tcPr>
          <w:p w:rsidR="00B82ADD" w:rsidRPr="009C5CEF" w:rsidRDefault="00B82ADD" w:rsidP="00B82ADD">
            <w:pPr>
              <w:jc w:val="left"/>
              <w:rPr>
                <w:rFonts w:eastAsia="Arial" w:cs="Arial"/>
                <w:b w:val="0"/>
              </w:rPr>
            </w:pPr>
            <w:r w:rsidRPr="009C5CEF">
              <w:rPr>
                <w:rFonts w:eastAsia="Arial" w:cs="Arial"/>
                <w:b w:val="0"/>
              </w:rPr>
              <w:lastRenderedPageBreak/>
              <w:t>Úlcera por pressão após a alta hospitalar e o cuidado em domicílio</w:t>
            </w:r>
          </w:p>
        </w:tc>
        <w:tc>
          <w:tcPr>
            <w:tcW w:w="965" w:type="pct"/>
            <w:hideMark/>
          </w:tcPr>
          <w:p w:rsidR="00B82ADD" w:rsidRPr="009C5CEF" w:rsidRDefault="00B82ADD" w:rsidP="00B82ADD">
            <w:pPr>
              <w:jc w:val="left"/>
              <w:cnfStyle w:val="000000000000" w:firstRow="0" w:lastRow="0" w:firstColumn="0" w:lastColumn="0" w:oddVBand="0" w:evenVBand="0" w:oddHBand="0" w:evenHBand="0" w:firstRowFirstColumn="0" w:firstRowLastColumn="0" w:lastRowFirstColumn="0" w:lastRowLastColumn="0"/>
              <w:rPr>
                <w:rFonts w:eastAsia="Arial" w:cs="Arial"/>
              </w:rPr>
            </w:pPr>
            <w:r w:rsidRPr="009C5CEF">
              <w:rPr>
                <w:rFonts w:eastAsia="Arial" w:cs="Arial"/>
              </w:rPr>
              <w:fldChar w:fldCharType="begin" w:fldLock="1"/>
            </w:r>
            <w:r w:rsidRPr="009C5CEF">
              <w:rPr>
                <w:rFonts w:eastAsia="Arial" w:cs="Arial"/>
              </w:rPr>
              <w:instrText>ADDIN CSL_CITATION {"citationItems":[{"id":"ITEM-1","itemData":{"DOI":"10.5935/1414-8145.20160058","ISSN":"1414-8145","abstract":"Objetivos: Identificar o perfil sociodemográfico e de saúde de pacientes que necessitavam de cuidados domiciliares após a alta, o nível de risco para úlcera por pressão por meio da Escala de Braden, e a prevalência de úlcera e o contexto do cuidado domiciliar. Métodos: Estudo transversal, com abordagem quantitativa, aprovado pelo Comitê de Ética em Pesquisa da Escola de Enfermagem de Ribeirão Preto. A coleta de dados foi realizada nos domicílios por meio de entrevista e inspeção da pele. Resultados: Dos 23 participantes, 13 apresentavam risco para úlcera por pressão e a prevalência foi 21,7%. Nove pacientes recebiam visita domiciliar. Nem todos os pacientes em risco realizavam todas as medidas de prevenção corretamente. Conclusões: É necessário melhorar as orientações para o cuidado domiciliar durante a hospitalização e criar mecanismos de comunicação entre os serviços de saúde, garantindo a adequada articulação e facilitando a continuidade do cuidado e a segurança do paciente.","author":[{"dropping-particle":"","family":"Moro","given":"Jaísa Valéria","non-dropping-particle":"","parse-names":false,"suffix":""},{"dropping-particle":"","family":"Caliri","given":"Maria Helena Larcher","non-dropping-particle":"","parse-names":false,"suffix":""}],"container-title":"Escola Anna Nery - Revista de Enfermagem","id":"ITEM-1","issue":"3","issued":{"date-parts":[["2016"]]},"page":"1-6","title":"Úlcera por pressão após a alta hospitalar e o cuidado em domicílio","type":"article-journal","volume":"20"},"uris":["http://www.mendeley.com/documents/?uuid=370e968c-d48b-4680-9554-80bc2747be92"]}],"mendeley":{"formattedCitation":"(MORO; CALIRI, 2016)","plainTextFormattedCitation":"(MORO; CALIRI, 2016)","previouslyFormattedCitation":"(MORO; CALIRI, 2016)"},"properties":{"noteIndex":0},"schema":"https://github.com/citation-style-language/schema/raw/master/csl-citation.json"}</w:instrText>
            </w:r>
            <w:r w:rsidRPr="009C5CEF">
              <w:rPr>
                <w:rFonts w:eastAsia="Arial" w:cs="Arial"/>
              </w:rPr>
              <w:fldChar w:fldCharType="separate"/>
            </w:r>
            <w:r w:rsidRPr="009C5CEF">
              <w:rPr>
                <w:rFonts w:eastAsia="Arial" w:cs="Arial"/>
                <w:noProof/>
              </w:rPr>
              <w:t>(MORO; CALIRI, 2016)</w:t>
            </w:r>
            <w:r w:rsidRPr="009C5CEF">
              <w:rPr>
                <w:rFonts w:eastAsia="Arial" w:cs="Arial"/>
              </w:rPr>
              <w:fldChar w:fldCharType="end"/>
            </w:r>
            <w:r w:rsidRPr="009C5CEF">
              <w:rPr>
                <w:rFonts w:eastAsia="Arial" w:cs="Arial"/>
              </w:rPr>
              <w:t>.</w:t>
            </w:r>
          </w:p>
        </w:tc>
        <w:tc>
          <w:tcPr>
            <w:tcW w:w="1023" w:type="pct"/>
            <w:hideMark/>
          </w:tcPr>
          <w:p w:rsidR="00B82ADD" w:rsidRPr="009C5CEF" w:rsidRDefault="00B82ADD" w:rsidP="00B82ADD">
            <w:pPr>
              <w:jc w:val="left"/>
              <w:cnfStyle w:val="000000000000" w:firstRow="0" w:lastRow="0" w:firstColumn="0" w:lastColumn="0" w:oddVBand="0" w:evenVBand="0" w:oddHBand="0" w:evenHBand="0" w:firstRowFirstColumn="0" w:firstRowLastColumn="0" w:lastRowFirstColumn="0" w:lastRowLastColumn="0"/>
              <w:rPr>
                <w:rFonts w:eastAsia="Arial" w:cs="Arial"/>
              </w:rPr>
            </w:pPr>
            <w:r w:rsidRPr="009C5CEF">
              <w:rPr>
                <w:rFonts w:eastAsia="Arial" w:cs="Arial"/>
              </w:rPr>
              <w:t>Identificar o perfil sociodemográfico e de saúde de pacientes que necessitavam de cuidados domiciliares após a alta, o nível de risco para úlcera por pressão por meio da Escala de Braden, e a prevalência de úlcera e o contexto do cuidado domiciliar.</w:t>
            </w:r>
          </w:p>
        </w:tc>
        <w:tc>
          <w:tcPr>
            <w:tcW w:w="1164" w:type="pct"/>
            <w:hideMark/>
          </w:tcPr>
          <w:p w:rsidR="00B82ADD" w:rsidRPr="009C5CEF" w:rsidRDefault="00B82ADD" w:rsidP="00B82ADD">
            <w:pPr>
              <w:jc w:val="left"/>
              <w:cnfStyle w:val="000000000000" w:firstRow="0" w:lastRow="0" w:firstColumn="0" w:lastColumn="0" w:oddVBand="0" w:evenVBand="0" w:oddHBand="0" w:evenHBand="0" w:firstRowFirstColumn="0" w:firstRowLastColumn="0" w:lastRowFirstColumn="0" w:lastRowLastColumn="0"/>
              <w:rPr>
                <w:rFonts w:eastAsia="Arial" w:cs="Arial"/>
              </w:rPr>
            </w:pPr>
            <w:r w:rsidRPr="009C5CEF">
              <w:rPr>
                <w:rFonts w:eastAsia="Arial" w:cs="Arial"/>
              </w:rPr>
              <w:t>Durante a hospitalização: orientações na mudança de decúbito e sobre hidratação da pele, o uso de colchão caixa de ovo, de ar ou água. Dessa forma, verificamos que as orientações foram centradas em medidas tradicionais e não incorporaram outras ações importantes, como o uso de travesseiros ou coxins para proteção das proeminências ósseas, elevação dos calcâneos e uso de equipamentos para ajudar no reposicionamento e na movimentação.</w:t>
            </w:r>
          </w:p>
          <w:p w:rsidR="00B82ADD" w:rsidRPr="009C5CEF" w:rsidRDefault="00B82ADD" w:rsidP="00B82ADD">
            <w:pPr>
              <w:jc w:val="left"/>
              <w:cnfStyle w:val="000000000000" w:firstRow="0" w:lastRow="0" w:firstColumn="0" w:lastColumn="0" w:oddVBand="0" w:evenVBand="0" w:oddHBand="0" w:evenHBand="0" w:firstRowFirstColumn="0" w:firstRowLastColumn="0" w:lastRowFirstColumn="0" w:lastRowLastColumn="0"/>
              <w:rPr>
                <w:rFonts w:eastAsia="Arial" w:cs="Arial"/>
              </w:rPr>
            </w:pPr>
            <w:r w:rsidRPr="009C5CEF">
              <w:rPr>
                <w:rFonts w:eastAsia="Arial" w:cs="Arial"/>
              </w:rPr>
              <w:t>Diretrizes internacionais estabelecem o uso da Escala de Braden, para que a prevenção seja iniciada precocemente.</w:t>
            </w:r>
          </w:p>
        </w:tc>
        <w:tc>
          <w:tcPr>
            <w:tcW w:w="985" w:type="pct"/>
            <w:hideMark/>
          </w:tcPr>
          <w:p w:rsidR="00B82ADD" w:rsidRPr="009C5CEF" w:rsidRDefault="00B82ADD" w:rsidP="00B82ADD">
            <w:pPr>
              <w:jc w:val="left"/>
              <w:cnfStyle w:val="000000000000" w:firstRow="0" w:lastRow="0" w:firstColumn="0" w:lastColumn="0" w:oddVBand="0" w:evenVBand="0" w:oddHBand="0" w:evenHBand="0" w:firstRowFirstColumn="0" w:firstRowLastColumn="0" w:lastRowFirstColumn="0" w:lastRowLastColumn="0"/>
              <w:rPr>
                <w:rFonts w:eastAsia="Arial" w:cs="Arial"/>
              </w:rPr>
            </w:pPr>
            <w:r w:rsidRPr="009C5CEF">
              <w:rPr>
                <w:rFonts w:eastAsia="Arial" w:cs="Arial"/>
              </w:rPr>
              <w:t>Nem todos os pacientes em risco realizavam todas as medidas de prevenção corretamente. É necessário melhorar as orientações para o cuidado domiciliar durante a hospitalização e criar mecanismos de comunicação entre os serviços de saúde, garantindo a adequada articulação e facilitando a continuidade do cuidado e a segurança do paciente.</w:t>
            </w:r>
          </w:p>
        </w:tc>
      </w:tr>
      <w:tr w:rsidR="00B82ADD" w:rsidRPr="009C5CEF" w:rsidTr="00BE0192">
        <w:trPr>
          <w:trHeight w:val="20"/>
        </w:trPr>
        <w:tc>
          <w:tcPr>
            <w:cnfStyle w:val="001000000000" w:firstRow="0" w:lastRow="0" w:firstColumn="1" w:lastColumn="0" w:oddVBand="0" w:evenVBand="0" w:oddHBand="0" w:evenHBand="0" w:firstRowFirstColumn="0" w:firstRowLastColumn="0" w:lastRowFirstColumn="0" w:lastRowLastColumn="0"/>
            <w:tcW w:w="864" w:type="pct"/>
            <w:hideMark/>
          </w:tcPr>
          <w:p w:rsidR="00B82ADD" w:rsidRPr="009C5CEF" w:rsidRDefault="00B82ADD" w:rsidP="00B82ADD">
            <w:pPr>
              <w:jc w:val="left"/>
              <w:rPr>
                <w:rFonts w:eastAsia="Arial" w:cs="Arial"/>
                <w:b w:val="0"/>
              </w:rPr>
            </w:pPr>
            <w:r w:rsidRPr="009C5CEF">
              <w:rPr>
                <w:rFonts w:eastAsia="Arial" w:cs="Arial"/>
                <w:b w:val="0"/>
              </w:rPr>
              <w:t>Incidência de úlcera por pressão como indicador de qualidade na assistência de enfermagem</w:t>
            </w:r>
          </w:p>
        </w:tc>
        <w:tc>
          <w:tcPr>
            <w:tcW w:w="965" w:type="pct"/>
            <w:hideMark/>
          </w:tcPr>
          <w:p w:rsidR="00B82ADD" w:rsidRPr="009C5CEF" w:rsidRDefault="00B82ADD" w:rsidP="00B82ADD">
            <w:pPr>
              <w:jc w:val="left"/>
              <w:cnfStyle w:val="000000000000" w:firstRow="0" w:lastRow="0" w:firstColumn="0" w:lastColumn="0" w:oddVBand="0" w:evenVBand="0" w:oddHBand="0" w:evenHBand="0" w:firstRowFirstColumn="0" w:firstRowLastColumn="0" w:lastRowFirstColumn="0" w:lastRowLastColumn="0"/>
              <w:rPr>
                <w:rFonts w:eastAsia="Arial" w:cs="Arial"/>
              </w:rPr>
            </w:pPr>
            <w:r w:rsidRPr="009C5CEF">
              <w:rPr>
                <w:rFonts w:eastAsia="Arial" w:cs="Arial"/>
              </w:rPr>
              <w:fldChar w:fldCharType="begin" w:fldLock="1"/>
            </w:r>
            <w:r>
              <w:rPr>
                <w:rFonts w:eastAsia="Arial" w:cs="Arial"/>
              </w:rPr>
              <w:instrText>ADDIN CSL_CITATION {"citationItems":[{"id":"ITEM-1","itemData":{"ISBN":"9780080453705","abstract":"Objetivo: analisar a incidência de úlcera por pressão como indicador de qualidade assistencial no Hospital Coronel Frota/Porto Alegre. Método: estudo quantitativo que se valeu dos princípios da exploração e descrição, utilizando-se a análise estatística das notificações do evento adverso úlcera por pressão. Resultados: foram identificados baixos índices de úlceras por pressão. Os pacientes acometidos apresentavam diversos fatores de risco incluindo alterações nutricionais, de mobilidade e de nível de consciência. Destacou-se como cuidados de enfermagem na prevenção de úlceras por pressão o uso de colchão piramidal e a mudança de decúbito. Considerações finais: apesar de se constatar a existência do cuidado de enfermagem preventivo, mesmo assim houve o desenvolvimento de úlcera por pressão. Evidenciou-se a necessidade de ampliar as ações de prevenção de úlceras por pressão bem como, avaliar a acurácia das notificações dos eventos adversos.","author":[{"dropping-particle":"","family":"Silva","given":"Mara Rosane Vargas e","non-dropping-particle":"","parse-names":false,"suffix":""},{"dropping-particle":"","family":"Dick","given":"Nidea Rita Michels","non-dropping-particle":"","parse-names":false,"suffix":""},{"dropping-particle":"","family":"Martini","given":"Angela Conte","non-dropping-particle":"","parse-names":false,"suffix":""}],"container-title":"Revista de enfermagem da UFSM","id":"ITEM-1","issue":"2","issued":{"date-parts":[["2012"]]},"page":"1-29","title":"Incidência de úlcera por pressão como indicador de qualidade na assistência de enfermagem","type":"article-journal","volume":"2"},"uris":["http://www.mendeley.com/documents/?uuid=1439f318-4903-4391-b17a-5377c3fcc5f6"]}],"mendeley":{"formattedCitation":"(SILVA; DICK; MARTINI, 2012)","plainTextFormattedCitation":"(SILVA; DICK; MARTINI, 2012)","previouslyFormattedCitation":"(SILVA; DICK; MARTINI, 2012)"},"properties":{"noteIndex":0},"schema":"https://github.com/citation-style-language/schema/raw/master/csl-citation.json"}</w:instrText>
            </w:r>
            <w:r w:rsidRPr="009C5CEF">
              <w:rPr>
                <w:rFonts w:eastAsia="Arial" w:cs="Arial"/>
              </w:rPr>
              <w:fldChar w:fldCharType="separate"/>
            </w:r>
            <w:r w:rsidRPr="00A804FF">
              <w:rPr>
                <w:rFonts w:eastAsia="Arial" w:cs="Arial"/>
                <w:noProof/>
              </w:rPr>
              <w:t>(SILVA; DICK; MARTINI, 2012)</w:t>
            </w:r>
            <w:r w:rsidRPr="009C5CEF">
              <w:rPr>
                <w:rFonts w:eastAsia="Arial" w:cs="Arial"/>
              </w:rPr>
              <w:fldChar w:fldCharType="end"/>
            </w:r>
            <w:r w:rsidRPr="009C5CEF">
              <w:rPr>
                <w:rFonts w:eastAsia="Arial" w:cs="Arial"/>
              </w:rPr>
              <w:t>.</w:t>
            </w:r>
          </w:p>
        </w:tc>
        <w:tc>
          <w:tcPr>
            <w:tcW w:w="1023" w:type="pct"/>
            <w:hideMark/>
          </w:tcPr>
          <w:p w:rsidR="00B82ADD" w:rsidRPr="009C5CEF" w:rsidRDefault="00B82ADD" w:rsidP="00B82ADD">
            <w:pPr>
              <w:jc w:val="left"/>
              <w:cnfStyle w:val="000000000000" w:firstRow="0" w:lastRow="0" w:firstColumn="0" w:lastColumn="0" w:oddVBand="0" w:evenVBand="0" w:oddHBand="0" w:evenHBand="0" w:firstRowFirstColumn="0" w:firstRowLastColumn="0" w:lastRowFirstColumn="0" w:lastRowLastColumn="0"/>
              <w:rPr>
                <w:rFonts w:eastAsia="Arial" w:cs="Arial"/>
              </w:rPr>
            </w:pPr>
            <w:r w:rsidRPr="009C5CEF">
              <w:rPr>
                <w:rFonts w:eastAsia="Arial" w:cs="Arial"/>
              </w:rPr>
              <w:t>Analisar a incidência de úlcera por pressão como indicador de qualidade assistencial no Hospital Coronel Frota/Porto Alegre.</w:t>
            </w:r>
          </w:p>
        </w:tc>
        <w:tc>
          <w:tcPr>
            <w:tcW w:w="1164" w:type="pct"/>
            <w:hideMark/>
          </w:tcPr>
          <w:p w:rsidR="00B82ADD" w:rsidRPr="009C5CEF" w:rsidRDefault="00B82ADD" w:rsidP="00B82ADD">
            <w:pPr>
              <w:jc w:val="left"/>
              <w:cnfStyle w:val="000000000000" w:firstRow="0" w:lastRow="0" w:firstColumn="0" w:lastColumn="0" w:oddVBand="0" w:evenVBand="0" w:oddHBand="0" w:evenHBand="0" w:firstRowFirstColumn="0" w:firstRowLastColumn="0" w:lastRowFirstColumn="0" w:lastRowLastColumn="0"/>
              <w:rPr>
                <w:rFonts w:eastAsia="Arial" w:cs="Arial"/>
              </w:rPr>
            </w:pPr>
            <w:r w:rsidRPr="009C5CEF">
              <w:rPr>
                <w:rFonts w:eastAsia="Arial" w:cs="Arial"/>
              </w:rPr>
              <w:t>Destacou-se como cuidados de enfermagem na prevenção de úlceras por pressão o uso de colchão piramidal e a mudança de decúbito.</w:t>
            </w:r>
          </w:p>
        </w:tc>
        <w:tc>
          <w:tcPr>
            <w:tcW w:w="985" w:type="pct"/>
          </w:tcPr>
          <w:p w:rsidR="00B82ADD" w:rsidRPr="009C5CEF" w:rsidRDefault="00B82ADD" w:rsidP="00B82ADD">
            <w:pPr>
              <w:jc w:val="left"/>
              <w:cnfStyle w:val="000000000000" w:firstRow="0" w:lastRow="0" w:firstColumn="0" w:lastColumn="0" w:oddVBand="0" w:evenVBand="0" w:oddHBand="0" w:evenHBand="0" w:firstRowFirstColumn="0" w:firstRowLastColumn="0" w:lastRowFirstColumn="0" w:lastRowLastColumn="0"/>
              <w:rPr>
                <w:rFonts w:eastAsia="Arial" w:cs="Arial"/>
              </w:rPr>
            </w:pPr>
            <w:r w:rsidRPr="009C5CEF">
              <w:rPr>
                <w:rFonts w:eastAsia="Arial" w:cs="Arial"/>
              </w:rPr>
              <w:t xml:space="preserve">Apesar de se constatar a existência do cuidado de enfermagem preventivo, mesmo assim houve o desenvolvimento de úlcera por pressão. Evidenciou-se a necessidade de ampliar as ações de prevenção de </w:t>
            </w:r>
            <w:r w:rsidRPr="009C5CEF">
              <w:rPr>
                <w:rFonts w:eastAsia="Arial" w:cs="Arial"/>
              </w:rPr>
              <w:lastRenderedPageBreak/>
              <w:t>úlceras por pressão.</w:t>
            </w:r>
          </w:p>
        </w:tc>
      </w:tr>
      <w:tr w:rsidR="00B82ADD" w:rsidRPr="009C5CEF" w:rsidTr="00BE0192">
        <w:trPr>
          <w:trHeight w:val="20"/>
        </w:trPr>
        <w:tc>
          <w:tcPr>
            <w:cnfStyle w:val="001000000000" w:firstRow="0" w:lastRow="0" w:firstColumn="1" w:lastColumn="0" w:oddVBand="0" w:evenVBand="0" w:oddHBand="0" w:evenHBand="0" w:firstRowFirstColumn="0" w:firstRowLastColumn="0" w:lastRowFirstColumn="0" w:lastRowLastColumn="0"/>
            <w:tcW w:w="864" w:type="pct"/>
            <w:hideMark/>
          </w:tcPr>
          <w:p w:rsidR="00B82ADD" w:rsidRPr="009C5CEF" w:rsidRDefault="00B82ADD" w:rsidP="00B82ADD">
            <w:pPr>
              <w:jc w:val="left"/>
              <w:rPr>
                <w:rFonts w:eastAsia="Arial" w:cs="Arial"/>
                <w:b w:val="0"/>
              </w:rPr>
            </w:pPr>
            <w:r w:rsidRPr="009C5CEF">
              <w:rPr>
                <w:rFonts w:eastAsia="Arial" w:cs="Arial"/>
                <w:b w:val="0"/>
              </w:rPr>
              <w:lastRenderedPageBreak/>
              <w:t>A produção científica brasileira sobre cuidados de enfermagem a pacientes portadores de úlceras por pressão</w:t>
            </w:r>
          </w:p>
        </w:tc>
        <w:tc>
          <w:tcPr>
            <w:tcW w:w="965" w:type="pct"/>
            <w:hideMark/>
          </w:tcPr>
          <w:p w:rsidR="00B82ADD" w:rsidRPr="009C5CEF" w:rsidRDefault="00B82ADD" w:rsidP="00B82ADD">
            <w:pPr>
              <w:jc w:val="left"/>
              <w:cnfStyle w:val="000000000000" w:firstRow="0" w:lastRow="0" w:firstColumn="0" w:lastColumn="0" w:oddVBand="0" w:evenVBand="0" w:oddHBand="0" w:evenHBand="0" w:firstRowFirstColumn="0" w:firstRowLastColumn="0" w:lastRowFirstColumn="0" w:lastRowLastColumn="0"/>
              <w:rPr>
                <w:rFonts w:eastAsia="Arial" w:cs="Arial"/>
              </w:rPr>
            </w:pPr>
            <w:r w:rsidRPr="009C5CEF">
              <w:rPr>
                <w:rFonts w:eastAsia="Arial" w:cs="Arial"/>
              </w:rPr>
              <w:fldChar w:fldCharType="begin" w:fldLock="1"/>
            </w:r>
            <w:r>
              <w:rPr>
                <w:rFonts w:eastAsia="Arial" w:cs="Arial"/>
              </w:rPr>
              <w:instrText>ADDIN CSL_CITATION {"citationItems":[{"id":"ITEM-1","itemData":{"abstract":"Objetivo: conhecer o que tem sido produzido sobre Úlceras por Pressão, visando a tecer reflexões sobre esse tema no contexto da assistência à saúde. Método: realizou-se uma revisão bibliográfica, de abordagem quantitativa, no SciELO, BDENF e LILACS, por meio do descritor Úlcera por pressão e no idioma português. Incluíram-se as produções em língua portuguesa publicadas no período de 1999 a 2010. Elaborou-se um quadro sinóptico, avaliando-se a categoria profissional do primeiro autor de cada publicação, metodologia, fonte, sujeitos pesquisados e área de conhecimento dos sujeitos estudados e temática principal do estudo. Resultados: das produções analisadas, 47,14% utilizam pesquisas de campo como metodologia. Prevaleceram produções com pacientes, sendo 68,57% destes internados em hospitais, 14,28% do total, envolvendo profissionais de saúde, e 2,85% com estudantes de enfermagem. Conclusão: a literatura brasileira tem produzido poucas pesquisas voltadas para a discussão do ensino-aprendizagem no tratamento e prevenção das UPP.","author":[{"dropping-particle":"da","family":"Silva","given":"Rodrigo Marques","non-dropping-particle":"","parse-names":false,"suffix":""},{"dropping-particle":"","family":"Peres","given":"Roger Rodrigues","non-dropping-particle":"","parse-names":false,"suffix":""},{"dropping-particle":"de","family":"Brum","given":"Crhis Netto","non-dropping-particle":"","parse-names":false,"suffix":""},{"dropping-particle":"","family":"Camponogara","given":"Silviamar","non-dropping-particle":"","parse-names":false,"suffix":""}],"container-title":"Revista de enfermagem da UFSM","id":"ITEM-1","issue":"2","issued":{"date-parts":[["2010"]]},"page":"246-253","title":"A produção científica brasileira sobre cuidados de enfermagem a pacientes portadores de úlceras por pressão","type":"article-journal","volume":"1"},"uris":["http://www.mendeley.com/documents/?uuid=639992b0-11b3-412a-8ee2-da7e6804c764"]}],"mendeley":{"formattedCitation":"(SILVA et al., 2010)","plainTextFormattedCitation":"(SILVA et al., 2010)","previouslyFormattedCitation":"(SILVA et al., 2010)"},"properties":{"noteIndex":0},"schema":"https://github.com/citation-style-language/schema/raw/master/csl-citation.json"}</w:instrText>
            </w:r>
            <w:r w:rsidRPr="009C5CEF">
              <w:rPr>
                <w:rFonts w:eastAsia="Arial" w:cs="Arial"/>
              </w:rPr>
              <w:fldChar w:fldCharType="separate"/>
            </w:r>
            <w:r w:rsidRPr="00A804FF">
              <w:rPr>
                <w:rFonts w:eastAsia="Arial" w:cs="Arial"/>
                <w:noProof/>
              </w:rPr>
              <w:t>(SILVA et al., 2010)</w:t>
            </w:r>
            <w:r w:rsidRPr="009C5CEF">
              <w:rPr>
                <w:rFonts w:eastAsia="Arial" w:cs="Arial"/>
              </w:rPr>
              <w:fldChar w:fldCharType="end"/>
            </w:r>
            <w:r w:rsidRPr="009C5CEF">
              <w:rPr>
                <w:rFonts w:eastAsia="Arial" w:cs="Arial"/>
              </w:rPr>
              <w:t>.</w:t>
            </w:r>
          </w:p>
        </w:tc>
        <w:tc>
          <w:tcPr>
            <w:tcW w:w="1023" w:type="pct"/>
            <w:hideMark/>
          </w:tcPr>
          <w:p w:rsidR="00B82ADD" w:rsidRPr="009C5CEF" w:rsidRDefault="00B82ADD" w:rsidP="00B82ADD">
            <w:pPr>
              <w:jc w:val="left"/>
              <w:cnfStyle w:val="000000000000" w:firstRow="0" w:lastRow="0" w:firstColumn="0" w:lastColumn="0" w:oddVBand="0" w:evenVBand="0" w:oddHBand="0" w:evenHBand="0" w:firstRowFirstColumn="0" w:firstRowLastColumn="0" w:lastRowFirstColumn="0" w:lastRowLastColumn="0"/>
              <w:rPr>
                <w:rFonts w:eastAsia="Arial" w:cs="Arial"/>
              </w:rPr>
            </w:pPr>
            <w:r w:rsidRPr="009C5CEF">
              <w:rPr>
                <w:rFonts w:eastAsia="Arial" w:cs="Arial"/>
              </w:rPr>
              <w:t>Conhecer o que tem sido produzido sobre Úlceras por Pressão, visando a tecer reflexões sobre esse tema no contexto da assistência à saúde.</w:t>
            </w:r>
          </w:p>
        </w:tc>
        <w:tc>
          <w:tcPr>
            <w:tcW w:w="1164" w:type="pct"/>
            <w:hideMark/>
          </w:tcPr>
          <w:p w:rsidR="00B82ADD" w:rsidRPr="009C5CEF" w:rsidRDefault="00B82ADD" w:rsidP="00270F06">
            <w:pPr>
              <w:jc w:val="left"/>
              <w:cnfStyle w:val="000000000000" w:firstRow="0" w:lastRow="0" w:firstColumn="0" w:lastColumn="0" w:oddVBand="0" w:evenVBand="0" w:oddHBand="0" w:evenHBand="0" w:firstRowFirstColumn="0" w:firstRowLastColumn="0" w:lastRowFirstColumn="0" w:lastRowLastColumn="0"/>
              <w:rPr>
                <w:rFonts w:cs="Arial"/>
              </w:rPr>
            </w:pPr>
            <w:r w:rsidRPr="009C5CEF">
              <w:rPr>
                <w:rFonts w:cs="Arial"/>
              </w:rPr>
              <w:t xml:space="preserve">Avaliar os fatores de risco do paciente para </w:t>
            </w:r>
            <w:r w:rsidR="00270F06">
              <w:rPr>
                <w:rFonts w:cs="Arial"/>
              </w:rPr>
              <w:t>LPP</w:t>
            </w:r>
            <w:r w:rsidRPr="009C5CEF">
              <w:rPr>
                <w:rFonts w:cs="Arial"/>
              </w:rPr>
              <w:t xml:space="preserve"> na admissão em qualquer serviço de saúde e a reavaliação periódica; utilizar Escala; usar superfícies de suporte e alívio da carga mecânica para minimizar os efeitos do excesso de pressão causado pela imobilidade e educar profissionais de saúde, pacientes, familiares e cuidadores.</w:t>
            </w:r>
          </w:p>
        </w:tc>
        <w:tc>
          <w:tcPr>
            <w:tcW w:w="985" w:type="pct"/>
            <w:hideMark/>
          </w:tcPr>
          <w:p w:rsidR="00B82ADD" w:rsidRPr="009C5CEF" w:rsidRDefault="00B82ADD" w:rsidP="00270F06">
            <w:pPr>
              <w:jc w:val="left"/>
              <w:cnfStyle w:val="000000000000" w:firstRow="0" w:lastRow="0" w:firstColumn="0" w:lastColumn="0" w:oddVBand="0" w:evenVBand="0" w:oddHBand="0" w:evenHBand="0" w:firstRowFirstColumn="0" w:firstRowLastColumn="0" w:lastRowFirstColumn="0" w:lastRowLastColumn="0"/>
              <w:rPr>
                <w:rFonts w:eastAsia="Arial" w:cs="Arial"/>
              </w:rPr>
            </w:pPr>
            <w:r w:rsidRPr="009C5CEF">
              <w:rPr>
                <w:rFonts w:eastAsia="Arial" w:cs="Arial"/>
              </w:rPr>
              <w:t xml:space="preserve">A literatura brasileira tem produzido poucas pesquisas voltadas para a discussão do ensino-aprendizagem </w:t>
            </w:r>
            <w:r>
              <w:rPr>
                <w:rFonts w:eastAsia="Arial" w:cs="Arial"/>
              </w:rPr>
              <w:t xml:space="preserve">no tratamento e prevenção das </w:t>
            </w:r>
            <w:r w:rsidR="00270F06">
              <w:rPr>
                <w:rFonts w:eastAsia="Arial" w:cs="Arial"/>
              </w:rPr>
              <w:t>LPP</w:t>
            </w:r>
            <w:r w:rsidRPr="009C5CEF">
              <w:rPr>
                <w:rFonts w:eastAsia="Arial" w:cs="Arial"/>
              </w:rPr>
              <w:t>.</w:t>
            </w:r>
          </w:p>
        </w:tc>
      </w:tr>
      <w:tr w:rsidR="00B82ADD" w:rsidRPr="009C5CEF" w:rsidTr="00BE0192">
        <w:trPr>
          <w:trHeight w:val="20"/>
        </w:trPr>
        <w:tc>
          <w:tcPr>
            <w:cnfStyle w:val="001000000000" w:firstRow="0" w:lastRow="0" w:firstColumn="1" w:lastColumn="0" w:oddVBand="0" w:evenVBand="0" w:oddHBand="0" w:evenHBand="0" w:firstRowFirstColumn="0" w:firstRowLastColumn="0" w:lastRowFirstColumn="0" w:lastRowLastColumn="0"/>
            <w:tcW w:w="864" w:type="pct"/>
            <w:hideMark/>
          </w:tcPr>
          <w:p w:rsidR="00B82ADD" w:rsidRPr="009C5CEF" w:rsidRDefault="00B82ADD" w:rsidP="00B82ADD">
            <w:pPr>
              <w:jc w:val="left"/>
              <w:rPr>
                <w:rFonts w:eastAsia="Arial" w:cs="Arial"/>
                <w:b w:val="0"/>
              </w:rPr>
            </w:pPr>
            <w:r w:rsidRPr="009C5CEF">
              <w:rPr>
                <w:rFonts w:eastAsia="Arial" w:cs="Arial"/>
                <w:b w:val="0"/>
              </w:rPr>
              <w:t>Uso das diretrizes para tratamento da úlcera por pressão por enfermeiros de um hospital geral</w:t>
            </w:r>
          </w:p>
        </w:tc>
        <w:tc>
          <w:tcPr>
            <w:tcW w:w="965" w:type="pct"/>
            <w:hideMark/>
          </w:tcPr>
          <w:p w:rsidR="00B82ADD" w:rsidRPr="009C5CEF" w:rsidRDefault="00B82ADD" w:rsidP="00B82ADD">
            <w:pPr>
              <w:jc w:val="left"/>
              <w:cnfStyle w:val="000000000000" w:firstRow="0" w:lastRow="0" w:firstColumn="0" w:lastColumn="0" w:oddVBand="0" w:evenVBand="0" w:oddHBand="0" w:evenHBand="0" w:firstRowFirstColumn="0" w:firstRowLastColumn="0" w:lastRowFirstColumn="0" w:lastRowLastColumn="0"/>
              <w:rPr>
                <w:rFonts w:eastAsia="Arial" w:cs="Arial"/>
              </w:rPr>
            </w:pPr>
            <w:r w:rsidRPr="009C5CEF">
              <w:rPr>
                <w:rFonts w:eastAsia="Arial" w:cs="Arial"/>
              </w:rPr>
              <w:fldChar w:fldCharType="begin" w:fldLock="1"/>
            </w:r>
            <w:r w:rsidRPr="009C5CEF">
              <w:rPr>
                <w:rFonts w:eastAsia="Arial" w:cs="Arial"/>
              </w:rPr>
              <w:instrText>ADDIN CSL_CITATION {"citationItems":[{"id":"ITEM-1","itemData":{"abstract":"Este estudo objetivou identificar a freqüência do uso das diretrizes para o tratamento da úlcera por pressão (UP) por enfermeiros de um hospital geral no interior do estado de São Paulo. É transversal de caráter descritivo com análise quantitativa de dados. Amostra de 25 enfermeiros. Para a coleta de dados utilizou-se um instrumento, construído a partir das diretrizes para o tratamento da UP. As questões foram relacionadas aos tipos de intervenções usadas pelos enfermeiros para o tratamento da UP em estágio I, II, com necrose e com tecido de granulação. Para UP em estágio I, 24 (96%) enfermeiros sempre realizavam a mudança de decúbito. Nas úlceras em estágio II a utilização de óleos vegetais na ferida era realizada sempre por 10 (40%) enfermeiros e o curativo de hidrocolóide nunca era utilizado por 12 (57,1%) enfermeiros. Em UP com necrose a limpeza com povidine era realizada por 4 (17,4%) enfermeiros às vezes. Para o desbridamento, 16 (64%) às vezes utilizavam papaína e 15 (71,4%) às vezes utilizavam colagenase. Em úlceras com tecido de granulação sempre era utilizado o soro fisiológico por 25 (100%) enfermeiros. Houve variação nas práticas para o tratamento da UP e falta de adesão às diretrizes.","author":[{"dropping-particle":"","family":"Rangel","given":"Elaine Maria Leite","non-dropping-particle":"","parse-names":false,"suffix":""},{"dropping-particle":"","family":"Caliri","given":"Maria Helena Larcher","non-dropping-particle":"","parse-names":false,"suffix":""}],"container-title":"Revista Eletrônica de Enfermagem","id":"ITEM-1","issue":"1","issued":{"date-parts":[["2008"]]},"page":"70-77","title":"Uso das diretrizes para tratamento da úlcera por pressão por enfermeiros de um hospital geral","type":"article-journal","volume":"16"},"uris":["http://www.mendeley.com/documents/?uuid=0a701a9a-7c74-4c5a-8ccf-dab5b0a99ce9"]}],"mendeley":{"formattedCitation":"(RANGEL; CALIRI, 2008)","plainTextFormattedCitation":"(RANGEL; CALIRI, 2008)","previouslyFormattedCitation":"(RANGEL; CALIRI, 2008)"},"properties":{"noteIndex":0},"schema":"https://github.com/citation-style-language/schema/raw/master/csl-citation.json"}</w:instrText>
            </w:r>
            <w:r w:rsidRPr="009C5CEF">
              <w:rPr>
                <w:rFonts w:eastAsia="Arial" w:cs="Arial"/>
              </w:rPr>
              <w:fldChar w:fldCharType="separate"/>
            </w:r>
            <w:r w:rsidRPr="009C5CEF">
              <w:rPr>
                <w:rFonts w:eastAsia="Arial" w:cs="Arial"/>
                <w:noProof/>
              </w:rPr>
              <w:t>(RANGEL; CALIRI, 2008)</w:t>
            </w:r>
            <w:r w:rsidRPr="009C5CEF">
              <w:rPr>
                <w:rFonts w:eastAsia="Arial" w:cs="Arial"/>
              </w:rPr>
              <w:fldChar w:fldCharType="end"/>
            </w:r>
            <w:r w:rsidRPr="009C5CEF">
              <w:rPr>
                <w:rFonts w:eastAsia="Arial" w:cs="Arial"/>
              </w:rPr>
              <w:t>.</w:t>
            </w:r>
          </w:p>
        </w:tc>
        <w:tc>
          <w:tcPr>
            <w:tcW w:w="1023" w:type="pct"/>
            <w:hideMark/>
          </w:tcPr>
          <w:p w:rsidR="00B82ADD" w:rsidRPr="009C5CEF" w:rsidRDefault="00B82ADD" w:rsidP="00270F06">
            <w:pPr>
              <w:jc w:val="left"/>
              <w:cnfStyle w:val="000000000000" w:firstRow="0" w:lastRow="0" w:firstColumn="0" w:lastColumn="0" w:oddVBand="0" w:evenVBand="0" w:oddHBand="0" w:evenHBand="0" w:firstRowFirstColumn="0" w:firstRowLastColumn="0" w:lastRowFirstColumn="0" w:lastRowLastColumn="0"/>
              <w:rPr>
                <w:rFonts w:eastAsia="Arial" w:cs="Arial"/>
              </w:rPr>
            </w:pPr>
            <w:r w:rsidRPr="009C5CEF">
              <w:rPr>
                <w:rFonts w:eastAsia="Arial" w:cs="Arial"/>
              </w:rPr>
              <w:t>Identificar a frequência do uso das diretrizes para o tratamento da úlcera por pressão (</w:t>
            </w:r>
            <w:r w:rsidR="00270F06">
              <w:rPr>
                <w:rFonts w:eastAsia="Arial" w:cs="Arial"/>
              </w:rPr>
              <w:t>LPP</w:t>
            </w:r>
            <w:r w:rsidRPr="009C5CEF">
              <w:rPr>
                <w:rFonts w:eastAsia="Arial" w:cs="Arial"/>
              </w:rPr>
              <w:t>) por enfermeiros de um hospital geral no interior do estado de São Paulo.</w:t>
            </w:r>
          </w:p>
        </w:tc>
        <w:tc>
          <w:tcPr>
            <w:tcW w:w="1164" w:type="pct"/>
            <w:hideMark/>
          </w:tcPr>
          <w:p w:rsidR="00B82ADD" w:rsidRPr="009C5CEF" w:rsidRDefault="00B82ADD" w:rsidP="00B82ADD">
            <w:pPr>
              <w:jc w:val="left"/>
              <w:cnfStyle w:val="000000000000" w:firstRow="0" w:lastRow="0" w:firstColumn="0" w:lastColumn="0" w:oddVBand="0" w:evenVBand="0" w:oddHBand="0" w:evenHBand="0" w:firstRowFirstColumn="0" w:firstRowLastColumn="0" w:lastRowFirstColumn="0" w:lastRowLastColumn="0"/>
              <w:rPr>
                <w:rFonts w:cs="Arial"/>
              </w:rPr>
            </w:pPr>
            <w:r w:rsidRPr="009C5CEF">
              <w:rPr>
                <w:rFonts w:cs="Arial"/>
              </w:rPr>
              <w:t>Para prevenção uso de almofadas flexíveis; aplicação das escalas de Braden, de Waterlow, de Norton e de Gosnell; uso tópico de Triglicerídeos de Cadeia Média (TCM), de clara de ovo, de solução glicerinada, de AGE (Ácidos Graxos Essenciais), de óleo de girassol; alternância de decúbito e avaliação do estado nutricional.</w:t>
            </w:r>
          </w:p>
        </w:tc>
        <w:tc>
          <w:tcPr>
            <w:tcW w:w="985" w:type="pct"/>
            <w:hideMark/>
          </w:tcPr>
          <w:p w:rsidR="00B82ADD" w:rsidRPr="009C5CEF" w:rsidRDefault="00B82ADD" w:rsidP="00270F06">
            <w:pPr>
              <w:jc w:val="left"/>
              <w:cnfStyle w:val="000000000000" w:firstRow="0" w:lastRow="0" w:firstColumn="0" w:lastColumn="0" w:oddVBand="0" w:evenVBand="0" w:oddHBand="0" w:evenHBand="0" w:firstRowFirstColumn="0" w:firstRowLastColumn="0" w:lastRowFirstColumn="0" w:lastRowLastColumn="0"/>
              <w:rPr>
                <w:rFonts w:eastAsia="Arial" w:cs="Arial"/>
              </w:rPr>
            </w:pPr>
            <w:r w:rsidRPr="009C5CEF">
              <w:rPr>
                <w:rFonts w:eastAsia="Arial" w:cs="Arial"/>
              </w:rPr>
              <w:t xml:space="preserve">Houve variação nas práticas para o tratamento da </w:t>
            </w:r>
            <w:r w:rsidR="00270F06">
              <w:rPr>
                <w:rFonts w:eastAsia="Arial" w:cs="Arial"/>
              </w:rPr>
              <w:t>LPP</w:t>
            </w:r>
            <w:r w:rsidRPr="009C5CEF">
              <w:rPr>
                <w:rFonts w:eastAsia="Arial" w:cs="Arial"/>
              </w:rPr>
              <w:t xml:space="preserve"> e falta de adesão às diretrizes.</w:t>
            </w:r>
          </w:p>
        </w:tc>
      </w:tr>
      <w:tr w:rsidR="00B82ADD" w:rsidRPr="009C5CEF" w:rsidTr="00BE0192">
        <w:trPr>
          <w:trHeight w:val="20"/>
        </w:trPr>
        <w:tc>
          <w:tcPr>
            <w:cnfStyle w:val="001000000000" w:firstRow="0" w:lastRow="0" w:firstColumn="1" w:lastColumn="0" w:oddVBand="0" w:evenVBand="0" w:oddHBand="0" w:evenHBand="0" w:firstRowFirstColumn="0" w:firstRowLastColumn="0" w:lastRowFirstColumn="0" w:lastRowLastColumn="0"/>
            <w:tcW w:w="864" w:type="pct"/>
            <w:hideMark/>
          </w:tcPr>
          <w:p w:rsidR="00B82ADD" w:rsidRPr="009C5CEF" w:rsidRDefault="00B82ADD" w:rsidP="00B82ADD">
            <w:pPr>
              <w:jc w:val="left"/>
              <w:rPr>
                <w:rFonts w:eastAsia="Arial" w:cs="Arial"/>
                <w:b w:val="0"/>
              </w:rPr>
            </w:pPr>
            <w:r w:rsidRPr="009C5CEF">
              <w:rPr>
                <w:rFonts w:eastAsia="Arial" w:cs="Arial"/>
                <w:b w:val="0"/>
              </w:rPr>
              <w:t>Um desafio no cuidado em enfermagem: Prevenir úlceras por pressão no cliente</w:t>
            </w:r>
          </w:p>
        </w:tc>
        <w:tc>
          <w:tcPr>
            <w:tcW w:w="965" w:type="pct"/>
            <w:hideMark/>
          </w:tcPr>
          <w:p w:rsidR="00B82ADD" w:rsidRPr="009C5CEF" w:rsidRDefault="00B82ADD" w:rsidP="00B82ADD">
            <w:pPr>
              <w:jc w:val="left"/>
              <w:cnfStyle w:val="000000000000" w:firstRow="0" w:lastRow="0" w:firstColumn="0" w:lastColumn="0" w:oddVBand="0" w:evenVBand="0" w:oddHBand="0" w:evenHBand="0" w:firstRowFirstColumn="0" w:firstRowLastColumn="0" w:lastRowFirstColumn="0" w:lastRowLastColumn="0"/>
              <w:rPr>
                <w:rFonts w:eastAsia="Arial" w:cs="Arial"/>
              </w:rPr>
            </w:pPr>
            <w:r w:rsidRPr="009C5CEF">
              <w:rPr>
                <w:rFonts w:eastAsia="Arial" w:cs="Arial"/>
              </w:rPr>
              <w:fldChar w:fldCharType="begin" w:fldLock="1"/>
            </w:r>
            <w:r>
              <w:rPr>
                <w:rFonts w:eastAsia="Arial" w:cs="Arial"/>
              </w:rPr>
              <w:instrText>ADDIN CSL_CITATION {"citationItems":[{"id":"ITEM-1","itemData":{"DOI":"10.9789/2175-5361.2013v5n1p3221","ISSN":"18096107","abstract":"Objetivo: Refletir sobre a atuação da enfermagem junto ao cliente centrada na prevenção de úlceras por pressão. Método: Trata-se de estudo descritivo abordando a úlcera por pressão, que se transformou em um sério problema de saúde pública, a exigir políticas públicas para sua prevenção. Resultados: Apresenta-se a importância da avaliação do cliente e os cuidados preventivos fundamentados em recomendações de órgãos públicos e em resultados de produção científica, inclusive da área de dermatologia, visando um atendimento sem riscos para a integridade física, mental e espiritual do cliente e para o profissional de enfermagem. Conclusão: Conclui-se ser indispensável implementar programas educacionais que sejam estruturados, organizados, compreensivos e direcionados para todos os níveis de serviços de saúde. A atualização dos profissionais possibilitará a aquisição de recursos, visando um atendimento compatível com a dignidade humana e para o profissional que fica vulnerável às críticas e processos judiciais.","author":[{"dropping-particle":"","family":"Brandão","given":"Euzeli","non-dropping-particle":"","parse-names":false,"suffix":""},{"dropping-particle":"","family":"Mandelbaum","given":"Maria Helena","non-dropping-particle":"","parse-names":false,"suffix":""},{"dropping-particle":"","family":"Santos","given":"Iraci","non-dropping-particle":"","parse-names":false,"suffix":""}],"container-title":"Revista de Pesquisa: Cuidado é Fundamental Online","id":"ITEM-1","issue":"1","issued":{"date-parts":[["2013"]]},"page":"3221-3228","title":"Um desafio no cuidado em enfermagem: prevenir úlceras por pressão no cliente","type":"article-journal","volume":"5"},"uris":["http://www.mendeley.com/documents/?uuid=55a17d51-bb11-4a9f-bbd5-fc65c7d6b704"]}],"mendeley":{"formattedCitation":"(BRANDÃO; MANDELBAUM; SANTOS, 2013)","plainTextFormattedCitation":"(BRANDÃO; MANDELBAUM; SANTOS, 2013)","previouslyFormattedCitation":"(BRANDÃO; MANDELBAUM; SANTOS, 2013)"},"properties":{"noteIndex":0},"schema":"https://github.com/citation-style-language/schema/raw/master/csl-citation.json"}</w:instrText>
            </w:r>
            <w:r w:rsidRPr="009C5CEF">
              <w:rPr>
                <w:rFonts w:eastAsia="Arial" w:cs="Arial"/>
              </w:rPr>
              <w:fldChar w:fldCharType="separate"/>
            </w:r>
            <w:r w:rsidRPr="00A804FF">
              <w:rPr>
                <w:rFonts w:eastAsia="Arial" w:cs="Arial"/>
                <w:noProof/>
              </w:rPr>
              <w:t>(BRANDÃO; MANDELBAUM; SANTOS, 2013)</w:t>
            </w:r>
            <w:r w:rsidRPr="009C5CEF">
              <w:rPr>
                <w:rFonts w:eastAsia="Arial" w:cs="Arial"/>
              </w:rPr>
              <w:fldChar w:fldCharType="end"/>
            </w:r>
            <w:r w:rsidRPr="009C5CEF">
              <w:rPr>
                <w:rFonts w:eastAsia="Arial" w:cs="Arial"/>
              </w:rPr>
              <w:t>.</w:t>
            </w:r>
          </w:p>
        </w:tc>
        <w:tc>
          <w:tcPr>
            <w:tcW w:w="1023" w:type="pct"/>
            <w:hideMark/>
          </w:tcPr>
          <w:p w:rsidR="00B82ADD" w:rsidRPr="009C5CEF" w:rsidRDefault="00B82ADD" w:rsidP="00B82ADD">
            <w:pPr>
              <w:jc w:val="left"/>
              <w:cnfStyle w:val="000000000000" w:firstRow="0" w:lastRow="0" w:firstColumn="0" w:lastColumn="0" w:oddVBand="0" w:evenVBand="0" w:oddHBand="0" w:evenHBand="0" w:firstRowFirstColumn="0" w:firstRowLastColumn="0" w:lastRowFirstColumn="0" w:lastRowLastColumn="0"/>
              <w:rPr>
                <w:rFonts w:eastAsia="Arial" w:cs="Arial"/>
              </w:rPr>
            </w:pPr>
            <w:r w:rsidRPr="009C5CEF">
              <w:rPr>
                <w:rFonts w:eastAsia="Arial" w:cs="Arial"/>
              </w:rPr>
              <w:t>Refletir sobre a atuação da enfermagem junto ao cliente centrada na prevenção de úlceras por pressão.</w:t>
            </w:r>
          </w:p>
        </w:tc>
        <w:tc>
          <w:tcPr>
            <w:tcW w:w="1164" w:type="pct"/>
            <w:hideMark/>
          </w:tcPr>
          <w:p w:rsidR="00B82ADD" w:rsidRPr="009C5CEF" w:rsidRDefault="00B82ADD" w:rsidP="00B82ADD">
            <w:pPr>
              <w:jc w:val="left"/>
              <w:cnfStyle w:val="000000000000" w:firstRow="0" w:lastRow="0" w:firstColumn="0" w:lastColumn="0" w:oddVBand="0" w:evenVBand="0" w:oddHBand="0" w:evenHBand="0" w:firstRowFirstColumn="0" w:firstRowLastColumn="0" w:lastRowFirstColumn="0" w:lastRowLastColumn="0"/>
              <w:rPr>
                <w:rFonts w:eastAsia="Arial" w:cs="Arial"/>
              </w:rPr>
            </w:pPr>
            <w:r w:rsidRPr="009C5CEF">
              <w:rPr>
                <w:rFonts w:eastAsia="Arial" w:cs="Arial"/>
              </w:rPr>
              <w:t xml:space="preserve">Importância da avaliação do paciente; Ações preventivas: suplementos nutricionais, uso de escalas, avaliação dos fatores de risco, mudança de decúbito, hidratação </w:t>
            </w:r>
            <w:r w:rsidRPr="009C5CEF">
              <w:rPr>
                <w:rFonts w:eastAsia="Arial" w:cs="Arial"/>
              </w:rPr>
              <w:lastRenderedPageBreak/>
              <w:t>da pele, higiene, uso de películas, colchões específicos, etc.</w:t>
            </w:r>
          </w:p>
        </w:tc>
        <w:tc>
          <w:tcPr>
            <w:tcW w:w="985" w:type="pct"/>
            <w:hideMark/>
          </w:tcPr>
          <w:p w:rsidR="00B82ADD" w:rsidRPr="009C5CEF" w:rsidRDefault="00B82ADD" w:rsidP="00B82ADD">
            <w:pPr>
              <w:jc w:val="left"/>
              <w:cnfStyle w:val="000000000000" w:firstRow="0" w:lastRow="0" w:firstColumn="0" w:lastColumn="0" w:oddVBand="0" w:evenVBand="0" w:oddHBand="0" w:evenHBand="0" w:firstRowFirstColumn="0" w:firstRowLastColumn="0" w:lastRowFirstColumn="0" w:lastRowLastColumn="0"/>
              <w:rPr>
                <w:rFonts w:eastAsia="Arial" w:cs="Arial"/>
              </w:rPr>
            </w:pPr>
            <w:r w:rsidRPr="009C5CEF">
              <w:rPr>
                <w:rFonts w:eastAsia="Arial" w:cs="Arial"/>
              </w:rPr>
              <w:lastRenderedPageBreak/>
              <w:t xml:space="preserve">Implementar programas educacionais, eficientes, direcionados aos profissionais de saúde, garantindo atendimentos humanizados e </w:t>
            </w:r>
            <w:r w:rsidRPr="009C5CEF">
              <w:rPr>
                <w:rFonts w:eastAsia="Arial" w:cs="Arial"/>
              </w:rPr>
              <w:lastRenderedPageBreak/>
              <w:t>reduzindo as críticas e processos judiciais contra os profissionais.</w:t>
            </w:r>
          </w:p>
        </w:tc>
      </w:tr>
      <w:tr w:rsidR="00B82ADD" w:rsidRPr="009C5CEF" w:rsidTr="00BE0192">
        <w:trPr>
          <w:trHeight w:val="20"/>
        </w:trPr>
        <w:tc>
          <w:tcPr>
            <w:cnfStyle w:val="001000000000" w:firstRow="0" w:lastRow="0" w:firstColumn="1" w:lastColumn="0" w:oddVBand="0" w:evenVBand="0" w:oddHBand="0" w:evenHBand="0" w:firstRowFirstColumn="0" w:firstRowLastColumn="0" w:lastRowFirstColumn="0" w:lastRowLastColumn="0"/>
            <w:tcW w:w="864" w:type="pct"/>
            <w:hideMark/>
          </w:tcPr>
          <w:p w:rsidR="00B82ADD" w:rsidRPr="009C5CEF" w:rsidRDefault="00B82ADD" w:rsidP="00B82ADD">
            <w:pPr>
              <w:jc w:val="left"/>
              <w:rPr>
                <w:rFonts w:eastAsia="Arial" w:cs="Arial"/>
                <w:b w:val="0"/>
              </w:rPr>
            </w:pPr>
            <w:r w:rsidRPr="009C5CEF">
              <w:rPr>
                <w:rFonts w:eastAsia="Arial" w:cs="Arial"/>
                <w:b w:val="0"/>
              </w:rPr>
              <w:lastRenderedPageBreak/>
              <w:t>Análise da prevenção e tratamento das úlceras por pressão proposta por enfermeiros</w:t>
            </w:r>
          </w:p>
        </w:tc>
        <w:tc>
          <w:tcPr>
            <w:tcW w:w="965" w:type="pct"/>
            <w:hideMark/>
          </w:tcPr>
          <w:p w:rsidR="00B82ADD" w:rsidRPr="009C5CEF" w:rsidRDefault="00B82ADD" w:rsidP="00B82ADD">
            <w:pPr>
              <w:jc w:val="left"/>
              <w:cnfStyle w:val="000000000000" w:firstRow="0" w:lastRow="0" w:firstColumn="0" w:lastColumn="0" w:oddVBand="0" w:evenVBand="0" w:oddHBand="0" w:evenHBand="0" w:firstRowFirstColumn="0" w:firstRowLastColumn="0" w:lastRowFirstColumn="0" w:lastRowLastColumn="0"/>
              <w:rPr>
                <w:rFonts w:eastAsia="Arial" w:cs="Arial"/>
              </w:rPr>
            </w:pPr>
            <w:r w:rsidRPr="009C5CEF">
              <w:rPr>
                <w:rFonts w:eastAsia="Arial" w:cs="Arial"/>
              </w:rPr>
              <w:fldChar w:fldCharType="begin" w:fldLock="1"/>
            </w:r>
            <w:r w:rsidRPr="009C5CEF">
              <w:rPr>
                <w:rFonts w:eastAsia="Arial" w:cs="Arial"/>
              </w:rPr>
              <w:instrText>ADDIN CSL_CITATION {"citationItems":[{"id":"ITEM-1","itemData":{"abstract":"RESUMO A úlcera por pressão ainda é considerada um problema grave, especialmente em pes-soas idosas e nas situações de adoecimen-to crônico-degenerativo. O objetivo do es-tudo consistiu em identificar as produções bibliográficas sobre ações de prevenção e tratamento realizadas por enfermeiros publicadas no período de 1999 a 2004, des-crevendo o conhecimento produzido na temática. Trata-se de levantamento biblio-gráfico descritivo de periódicos de enferma-gem indexados na LILACS e MEDLINE, acer-ca da temática no período de 1999 a 2004. A coleta de dados ocorreu entre os meses de maio a junho de 2005. Procedeu-se o exa-me do material que compreendeu leitura exaustiva, o que proporcionou a identifica-ção de três aspectos estudados: prevenção das úlceras por pressão, tratamento das úl-ceras por pressão e cuidados de enferma-gem às úlceras por pressão. Concluiu-se ain-da a necessidade de pesquisas envolvendo a atuação do enfermeiro na avaliação clíni-ca do cliente e no desenvolvimento de pro-gramas de prevenção sistematizados.","author":[{"dropping-particle":"","family":"Medeiros","given":"Adriana Bessa Fernandes","non-dropping-particle":"","parse-names":false,"suffix":""},{"dropping-particle":"","family":"Lopes","given":"Consuelo Helena Aires de Freitas","non-dropping-particle":"","parse-names":false,"suffix":""},{"dropping-particle":"","family":"Jorge","given":"Maria Salete Bessa","non-dropping-particle":"","parse-names":false,"suffix":""}],"container-title":"Rev Esc Enferm USP","id":"ITEM-1","issue":"1","issued":{"date-parts":[["2009"]]},"page":"223-8","title":"Análise da prevenção e tratamento das úlceras por pressão propostos por enfermeiros","type":"article-journal","volume":"43"},"uris":["http://www.mendeley.com/documents/?uuid=9dd79ca1-b4f0-4a52-a27e-8b2d27459cca"]}],"mendeley":{"formattedCitation":"(MEDEIROS; LOPES; JORGE, 2009)","plainTextFormattedCitation":"(MEDEIROS; LOPES; JORGE, 2009)","previouslyFormattedCitation":"(MEDEIROS; LOPES; JORGE, 2009)"},"properties":{"noteIndex":0},"schema":"https://github.com/citation-style-language/schema/raw/master/csl-citation.json"}</w:instrText>
            </w:r>
            <w:r w:rsidRPr="009C5CEF">
              <w:rPr>
                <w:rFonts w:eastAsia="Arial" w:cs="Arial"/>
              </w:rPr>
              <w:fldChar w:fldCharType="separate"/>
            </w:r>
            <w:r w:rsidRPr="009C5CEF">
              <w:rPr>
                <w:rFonts w:eastAsia="Arial" w:cs="Arial"/>
                <w:noProof/>
              </w:rPr>
              <w:t>(MEDEIROS; LOPES; JORGE, 2009)</w:t>
            </w:r>
            <w:r w:rsidRPr="009C5CEF">
              <w:rPr>
                <w:rFonts w:eastAsia="Arial" w:cs="Arial"/>
              </w:rPr>
              <w:fldChar w:fldCharType="end"/>
            </w:r>
            <w:r w:rsidRPr="009C5CEF">
              <w:rPr>
                <w:rFonts w:eastAsia="Arial" w:cs="Arial"/>
              </w:rPr>
              <w:t>.</w:t>
            </w:r>
          </w:p>
        </w:tc>
        <w:tc>
          <w:tcPr>
            <w:tcW w:w="1023" w:type="pct"/>
            <w:hideMark/>
          </w:tcPr>
          <w:p w:rsidR="00B82ADD" w:rsidRPr="009C5CEF" w:rsidRDefault="00B82ADD" w:rsidP="00B82ADD">
            <w:pPr>
              <w:jc w:val="left"/>
              <w:cnfStyle w:val="000000000000" w:firstRow="0" w:lastRow="0" w:firstColumn="0" w:lastColumn="0" w:oddVBand="0" w:evenVBand="0" w:oddHBand="0" w:evenHBand="0" w:firstRowFirstColumn="0" w:firstRowLastColumn="0" w:lastRowFirstColumn="0" w:lastRowLastColumn="0"/>
              <w:rPr>
                <w:rFonts w:eastAsia="Arial" w:cs="Arial"/>
              </w:rPr>
            </w:pPr>
            <w:r w:rsidRPr="009C5CEF">
              <w:rPr>
                <w:rFonts w:eastAsia="Arial" w:cs="Arial"/>
              </w:rPr>
              <w:t>Identificar as produções bibliográficas sobre ações de prevenção e tratamento realizadas por enfermeiros publicadas no período de 1999 a 2004, descrevendo o conhecimento produzido na temática.</w:t>
            </w:r>
          </w:p>
        </w:tc>
        <w:tc>
          <w:tcPr>
            <w:tcW w:w="1164" w:type="pct"/>
            <w:hideMark/>
          </w:tcPr>
          <w:p w:rsidR="00B82ADD" w:rsidRPr="009C5CEF" w:rsidRDefault="00B82ADD" w:rsidP="00B82ADD">
            <w:pPr>
              <w:jc w:val="left"/>
              <w:cnfStyle w:val="000000000000" w:firstRow="0" w:lastRow="0" w:firstColumn="0" w:lastColumn="0" w:oddVBand="0" w:evenVBand="0" w:oddHBand="0" w:evenHBand="0" w:firstRowFirstColumn="0" w:firstRowLastColumn="0" w:lastRowFirstColumn="0" w:lastRowLastColumn="0"/>
              <w:rPr>
                <w:rFonts w:eastAsia="Arial" w:cs="Arial"/>
              </w:rPr>
            </w:pPr>
            <w:r w:rsidRPr="009C5CEF">
              <w:rPr>
                <w:rFonts w:eastAsia="Arial" w:cs="Arial"/>
              </w:rPr>
              <w:t>Identificado dentro os resultados ações de prevenção da LPP: escala de Braden, colchão caixa de ovo, mudanças de decúbito, hidratação da pele, e orientação para os cuidadores.</w:t>
            </w:r>
          </w:p>
        </w:tc>
        <w:tc>
          <w:tcPr>
            <w:tcW w:w="985" w:type="pct"/>
            <w:hideMark/>
          </w:tcPr>
          <w:p w:rsidR="00B82ADD" w:rsidRPr="009C5CEF" w:rsidRDefault="00B82ADD" w:rsidP="00B82ADD">
            <w:pPr>
              <w:jc w:val="left"/>
              <w:cnfStyle w:val="000000000000" w:firstRow="0" w:lastRow="0" w:firstColumn="0" w:lastColumn="0" w:oddVBand="0" w:evenVBand="0" w:oddHBand="0" w:evenHBand="0" w:firstRowFirstColumn="0" w:firstRowLastColumn="0" w:lastRowFirstColumn="0" w:lastRowLastColumn="0"/>
              <w:rPr>
                <w:rFonts w:eastAsia="Arial" w:cs="Arial"/>
              </w:rPr>
            </w:pPr>
            <w:r w:rsidRPr="009C5CEF">
              <w:rPr>
                <w:rFonts w:eastAsia="Arial" w:cs="Arial"/>
              </w:rPr>
              <w:t>Ainda a necessidade de pesquisa envolvendo a atuação do enfermeiro na avaliação clínica do cliente e no desenvolvimento de programas de prevenção sistematizados.</w:t>
            </w:r>
          </w:p>
        </w:tc>
      </w:tr>
    </w:tbl>
    <w:p w:rsidR="00B82ADD" w:rsidRDefault="00B82ADD" w:rsidP="00BE0192">
      <w:pPr>
        <w:adjustRightInd w:val="0"/>
        <w:ind w:firstLine="709"/>
        <w:rPr>
          <w:rFonts w:cs="Arial"/>
          <w:sz w:val="24"/>
          <w:szCs w:val="24"/>
        </w:rPr>
      </w:pPr>
      <w:r w:rsidRPr="004F0691">
        <w:rPr>
          <w:rFonts w:cs="Arial"/>
          <w:sz w:val="24"/>
          <w:szCs w:val="24"/>
        </w:rPr>
        <w:t>A análise das referências foi feita por meio da leitura reiterada dos onze artigos selecionados</w:t>
      </w:r>
      <w:r>
        <w:rPr>
          <w:rFonts w:cs="Arial"/>
          <w:sz w:val="24"/>
          <w:szCs w:val="24"/>
        </w:rPr>
        <w:t xml:space="preserve"> </w:t>
      </w:r>
      <w:r w:rsidRPr="004F0691">
        <w:rPr>
          <w:rFonts w:cs="Arial"/>
          <w:sz w:val="24"/>
          <w:szCs w:val="24"/>
        </w:rPr>
        <w:t>e de sua sistematização específica, demonstrada no Quadro 1, que é composto por colunas referentes à caracterização dos artigos (título, autor(es), objetivo, principais resultados, conclusão), para facilitar a visualização dos achados, bem como a elaboração dos resultados e das discussões.</w:t>
      </w:r>
    </w:p>
    <w:p w:rsidR="00B82ADD" w:rsidRDefault="00B82ADD" w:rsidP="00B82ADD">
      <w:pPr>
        <w:pStyle w:val="Seo"/>
        <w:numPr>
          <w:ilvl w:val="0"/>
          <w:numId w:val="0"/>
        </w:numPr>
        <w:ind w:left="360"/>
        <w:jc w:val="left"/>
        <w:rPr>
          <w:rStyle w:val="SeoChar"/>
        </w:rPr>
      </w:pPr>
    </w:p>
    <w:p w:rsidR="00812594" w:rsidRDefault="00812594" w:rsidP="00B82ADD">
      <w:pPr>
        <w:numPr>
          <w:ilvl w:val="0"/>
          <w:numId w:val="1"/>
        </w:numPr>
        <w:jc w:val="left"/>
        <w:rPr>
          <w:rStyle w:val="SeoChar"/>
        </w:rPr>
      </w:pPr>
      <w:r>
        <w:rPr>
          <w:rStyle w:val="SeoChar"/>
        </w:rPr>
        <w:t>RESULTADOS E DISCUSSÃO:</w:t>
      </w:r>
    </w:p>
    <w:p w:rsidR="00B82ADD" w:rsidRDefault="00B82ADD" w:rsidP="00B82ADD">
      <w:pPr>
        <w:adjustRightInd w:val="0"/>
        <w:ind w:firstLine="709"/>
        <w:jc w:val="left"/>
        <w:rPr>
          <w:rFonts w:cs="Arial"/>
          <w:sz w:val="24"/>
          <w:szCs w:val="24"/>
        </w:rPr>
      </w:pPr>
    </w:p>
    <w:p w:rsidR="00B82ADD" w:rsidRDefault="00B82ADD" w:rsidP="00BE0192">
      <w:pPr>
        <w:adjustRightInd w:val="0"/>
        <w:ind w:firstLine="709"/>
        <w:rPr>
          <w:rFonts w:cs="Arial"/>
          <w:sz w:val="24"/>
          <w:szCs w:val="24"/>
        </w:rPr>
      </w:pPr>
      <w:r w:rsidRPr="007C152F">
        <w:rPr>
          <w:rFonts w:cs="Arial"/>
          <w:sz w:val="24"/>
          <w:szCs w:val="24"/>
        </w:rPr>
        <w:t>Após a combinação dos descritores na base de dados citada, foram identificadas inicialmente 161 referencia</w:t>
      </w:r>
      <w:r>
        <w:rPr>
          <w:rFonts w:cs="Arial"/>
          <w:sz w:val="24"/>
          <w:szCs w:val="24"/>
        </w:rPr>
        <w:t>i</w:t>
      </w:r>
      <w:r w:rsidRPr="007C152F">
        <w:rPr>
          <w:rFonts w:cs="Arial"/>
          <w:sz w:val="24"/>
          <w:szCs w:val="24"/>
        </w:rPr>
        <w:t xml:space="preserve">s, e os 50 mais relevantes escolhidos. Após </w:t>
      </w:r>
      <w:r>
        <w:rPr>
          <w:rFonts w:cs="Arial"/>
          <w:sz w:val="24"/>
          <w:szCs w:val="24"/>
        </w:rPr>
        <w:t xml:space="preserve">a </w:t>
      </w:r>
      <w:r w:rsidRPr="007C152F">
        <w:rPr>
          <w:rFonts w:cs="Arial"/>
          <w:sz w:val="24"/>
          <w:szCs w:val="24"/>
        </w:rPr>
        <w:t xml:space="preserve">seleção por título e resumo condizentes com o objetivo deste estudo, foram analisados os artigos </w:t>
      </w:r>
      <w:r>
        <w:rPr>
          <w:rFonts w:cs="Arial"/>
          <w:sz w:val="24"/>
          <w:szCs w:val="24"/>
        </w:rPr>
        <w:t>na ín</w:t>
      </w:r>
      <w:r w:rsidRPr="007C152F">
        <w:rPr>
          <w:rFonts w:cs="Arial"/>
          <w:sz w:val="24"/>
          <w:szCs w:val="24"/>
        </w:rPr>
        <w:t>tegra e 16 foram incluídos, excluindo assim 34 artigos, seja por repetição na base de dados, seja por não contemplarem os critérios de inclusão previamente determinados.</w:t>
      </w:r>
    </w:p>
    <w:p w:rsidR="00B82ADD" w:rsidRDefault="00B82ADD" w:rsidP="00BE0192">
      <w:pPr>
        <w:ind w:firstLine="708"/>
        <w:rPr>
          <w:rFonts w:cs="Arial"/>
          <w:sz w:val="24"/>
          <w:szCs w:val="24"/>
        </w:rPr>
      </w:pPr>
      <w:r>
        <w:rPr>
          <w:rFonts w:cs="Arial"/>
          <w:sz w:val="24"/>
          <w:szCs w:val="24"/>
        </w:rPr>
        <w:t xml:space="preserve">A lesão por pressão complica a recuperação e evolução do paciente, pois compromete o estado físico e mental levando a outras complicações dele, </w:t>
      </w:r>
      <w:r w:rsidRPr="00D756C7">
        <w:rPr>
          <w:rFonts w:cs="Arial"/>
          <w:sz w:val="24"/>
          <w:szCs w:val="24"/>
        </w:rPr>
        <w:t>entretanto essas lesões podem ser evitadas ou diminuir sua frequência. É importante que haja uma boa comunicação entre as equipes de saúde após a alta do paciente para que possam dar continuidade nos cuidados.</w:t>
      </w:r>
      <w:r>
        <w:rPr>
          <w:rFonts w:cs="Arial"/>
          <w:sz w:val="24"/>
          <w:szCs w:val="24"/>
        </w:rPr>
        <w:t xml:space="preserve"> </w:t>
      </w:r>
      <w:r>
        <w:rPr>
          <w:rFonts w:cs="Arial"/>
          <w:sz w:val="24"/>
          <w:szCs w:val="24"/>
        </w:rPr>
        <w:fldChar w:fldCharType="begin" w:fldLock="1"/>
      </w:r>
      <w:r>
        <w:rPr>
          <w:rFonts w:cs="Arial"/>
          <w:sz w:val="24"/>
          <w:szCs w:val="24"/>
        </w:rPr>
        <w:instrText>ADDIN CSL_CITATION {"citationItems":[{"id":"ITEM-1","itemData":{"DOI":"10.5935/1414-8145.20160058","ISSN":"1414-8145","abstract":"Objetivos: Identificar o perfil sociodemográfico e de saúde de pacientes que necessitavam de cuidados domiciliares após a alta, o nível de risco para úlcera por pressão por meio da Escala de Braden, e a prevalência de úlcera e o contexto do cuidado domiciliar. Métodos: Estudo transversal, com abordagem quantitativa, aprovado pelo Comitê de Ética em Pesquisa da Escola de Enfermagem de Ribeirão Preto. A coleta de dados foi realizada nos domicílios por meio de entrevista e inspeção da pele. Resultados: Dos 23 participantes, 13 apresentavam risco para úlcera por pressão e a prevalência foi 21,7%. Nove pacientes recebiam visita domiciliar. Nem todos os pacientes em risco realizavam todas as medidas de prevenção corretamente. Conclusões: É necessário melhorar as orientações para o cuidado domiciliar durante a hospitalização e criar mecanismos de comunicação entre os serviços de saúde, garantindo a adequada articulação e facilitando a continuidade do cuidado e a segurança do paciente.","author":[{"dropping-particle":"","family":"Moro","given":"Jaísa Valéria","non-dropping-particle":"","parse-names":false,"suffix":""},{"dropping-particle":"","family":"Caliri","given":"Maria Helena Larcher","non-dropping-particle":"","parse-names":false,"suffix":""}],"container-title":"Escola Anna Nery - Revista de Enfermagem","id":"ITEM-1","issue":"3","issued":{"date-parts":[["2016"]]},"page":"1-6","title":"Úlcera por pressão após a alta hospitalar e o cuidado em domicílio","type":"article-journal","volume":"20"},"uris":["http://www.mendeley.com/documents/?uuid=370e968c-d48b-4680-9554-80bc2747be92"]},{"id":"ITEM-2","itemData":{"abstract":"Este estudo objetivou identificar a freqüência do uso das diretrizes para o tratamento da úlcera por pressão (UP) por enfermeiros de um hospital geral no interior do estado de São Paulo. É transversal de caráter descritivo com análise quantitativa de dados. Amostra de 25 enfermeiros. Para a coleta de dados utilizou-se um instrumento, construído a partir das diretrizes para o tratamento da UP. As questões foram relacionadas aos tipos de intervenções usadas pelos enfermeiros para o tratamento da UP em estágio I, II, com necrose e com tecido de granulação. Para UP em estágio I, 24 (96%) enfermeiros sempre realizavam a mudança de decúbito. Nas úlceras em estágio II a utilização de óleos vegetais na ferida era realizada sempre por 10 (40%) enfermeiros e o curativo de hidrocolóide nunca era utilizado por 12 (57,1%) enfermeiros. Em UP com necrose a limpeza com povidine era realizada por 4 (17,4%) enfermeiros às vezes. Para o desbridamento, 16 (64%) às vezes utilizavam papaína e 15 (71,4%) às vezes utilizavam colagenase. Em úlceras com tecido de granulação sempre era utilizado o soro fisiológico por 25 (100%) enfermeiros. Houve variação nas práticas para o tratamento da UP e falta de adesão às diretrizes.","author":[{"dropping-particle":"","family":"Rangel","given":"Elaine Maria Leite","non-dropping-particle":"","parse-names":false,"suffix":""},{"dropping-particle":"","family":"Caliri","given":"Maria Helena Larcher","non-dropping-particle":"","parse-names":false,"suffix":""}],"container-title":"Revista Eletrônica de Enfermagem","id":"ITEM-2","issue":"1","issued":{"date-parts":[["2008"]]},"page":"70-77","title":"Uso das diretrizes para tratamento da úlcera por pressão por enfermeiros de um hospital geral","type":"article-journal","volume":"16"},"uris":["http://www.mendeley.com/documents/?uuid=0a701a9a-7c74-4c5a-8ccf-dab5b0a99ce9"]}],"mendeley":{"formattedCitation":"(MORO; CALIRI, 2016; RANGEL; CALIRI, 2008)","plainTextFormattedCitation":"(MORO; CALIRI, 2016; RANGEL; CALIRI, 2008)","previouslyFormattedCitation":"(MORO; CALIRI, 2016; RANGEL; CALIRI, 2008)"},"properties":{"noteIndex":0},"schema":"https://github.com/citation-style-language/schema/raw/master/csl-citation.json"}</w:instrText>
      </w:r>
      <w:r>
        <w:rPr>
          <w:rFonts w:cs="Arial"/>
          <w:sz w:val="24"/>
          <w:szCs w:val="24"/>
        </w:rPr>
        <w:fldChar w:fldCharType="separate"/>
      </w:r>
      <w:r w:rsidRPr="00CA50FE">
        <w:rPr>
          <w:rFonts w:cs="Arial"/>
          <w:noProof/>
          <w:sz w:val="24"/>
          <w:szCs w:val="24"/>
        </w:rPr>
        <w:t>(MORO; CALIRI, 2016; RANGEL; CALIRI, 2008)</w:t>
      </w:r>
      <w:r>
        <w:rPr>
          <w:rFonts w:cs="Arial"/>
          <w:sz w:val="24"/>
          <w:szCs w:val="24"/>
        </w:rPr>
        <w:fldChar w:fldCharType="end"/>
      </w:r>
      <w:r>
        <w:rPr>
          <w:rFonts w:cs="Arial"/>
          <w:sz w:val="24"/>
          <w:szCs w:val="24"/>
        </w:rPr>
        <w:t>.</w:t>
      </w:r>
    </w:p>
    <w:p w:rsidR="00B82ADD" w:rsidRDefault="00B82ADD" w:rsidP="00BE0192">
      <w:pPr>
        <w:ind w:firstLine="708"/>
        <w:rPr>
          <w:rFonts w:cs="Arial"/>
          <w:sz w:val="24"/>
          <w:szCs w:val="24"/>
        </w:rPr>
      </w:pPr>
      <w:r>
        <w:rPr>
          <w:rFonts w:cs="Arial"/>
          <w:sz w:val="24"/>
          <w:szCs w:val="24"/>
        </w:rPr>
        <w:t xml:space="preserve">Pacientes que tem maior risco de apresentar LPP são aqueles que apresentam fatores intrínsecos e extrínsecos. Para uma melhor avaliação do enfermeiro é preciso fazer uma análise de possíveis falhas nas anotações das notificações. </w:t>
      </w:r>
      <w:r>
        <w:rPr>
          <w:rFonts w:cs="Arial"/>
          <w:sz w:val="24"/>
          <w:szCs w:val="24"/>
        </w:rPr>
        <w:fldChar w:fldCharType="begin" w:fldLock="1"/>
      </w:r>
      <w:r>
        <w:rPr>
          <w:rFonts w:cs="Arial"/>
          <w:sz w:val="24"/>
          <w:szCs w:val="24"/>
        </w:rPr>
        <w:instrText>ADDIN CSL_CITATION {"citationItems":[{"id":"ITEM-1","itemData":{"ISBN":"9780080453705","abstract":"Objetivo: analisar a incidência de úlcera por pressão como indicador de qualidade assistencial no Hospital Coronel Frota/Porto Alegre. Método: estudo quantitativo que se valeu dos princípios da exploração e descrição, utilizando-se a análise estatística das notificações do evento adverso úlcera por pressão. Resultados: foram identificados baixos índices de úlceras por pressão. Os pacientes acometidos apresentavam diversos fatores de risco incluindo alterações nutricionais, de mobilidade e de nível de consciência. Destacou-se como cuidados de enfermagem na prevenção de úlceras por pressão o uso de colchão piramidal e a mudança de decúbito. Considerações finais: apesar de se constatar a existência do cuidado de enfermagem preventivo, mesmo assim houve o desenvolvimento de úlcera por pressão. Evidenciou-se a necessidade de ampliar as ações de prevenção de úlceras por pressão bem como, avaliar a acurácia das notificações dos eventos adversos.","author":[{"dropping-particle":"","family":"Silva","given":"Mara Rosane Vargas e","non-dropping-particle":"","parse-names":false,"suffix":""},{"dropping-particle":"","family":"Dick","given":"Nidea Rita Michels","non-dropping-particle":"","parse-names":false,"suffix":""},{"dropping-particle":"","family":"Martini","given":"Angela Conte","non-dropping-particle":"","parse-names":false,"suffix":""}],"container-title":"Revista de enfermagem da UFSM","id":"ITEM-1","issue":"2","issued":{"date-parts":[["2012"]]},"page":"1-29","title":"Incidência de úlcera por pressão como indicador de qualidade na assistência de enfermagem","type":"article-journal","volume":"2"},"uris":["http://www.mendeley.com/documents/?uuid=1439f318-4903-4391-b17a-5377c3fcc5f6"]},{"id":"ITEM-2","itemData":{"DOI":"10.5935/1414-8145.20160058","ISSN":"1414-8145","abstract":"Objetivos: Identificar o perfil sociodemográfico e de saúde de pacientes que necessitavam de cuidados domiciliares após a alta, o nível de risco para úlcera por pressão por meio da Escala de Braden, e a prevalência de úlcera e o contexto do cuidado domiciliar. Métodos: Estudo transversal, com abordagem quantitativa, aprovado pelo Comitê de Ética em Pesquisa da Escola de Enfermagem de Ribeirão Preto. A coleta de dados foi realizada nos domicílios por meio de entrevista e inspeção da pele. Resultados: Dos 23 participantes, 13 apresentavam risco para úlcera por pressão e a prevalência foi 21,7%. Nove pacientes recebiam visita domiciliar. Nem todos os pacientes em risco realizavam todas as medidas de prevenção corretamente. Conclusões: É necessário melhorar as orientações para o cuidado domiciliar durante a hospitalização e criar mecanismos de comunicação entre os serviços de saúde, garantindo a adequada articulação e facilitando a continuidade do cuidado e a segurança do paciente.","author":[{"dropping-particle":"","family":"Moro","given":"Jaísa Valéria","non-dropping-particle":"","parse-names":false,"suffix":""},{"dropping-particle":"","family":"Caliri","given":"Maria Helena Larcher","non-dropping-particle":"","parse-names":false,"suffix":""}],"container-title":"Escola Anna Nery - Revista de Enfermagem","id":"ITEM-2","issue":"3","issued":{"date-parts":[["2016"]]},"page":"1-6","title":"Úlcera por pressão após a alta hospitalar e o cuidado em domicílio","type":"article-journal","volume":"20"},"uris":["http://www.mendeley.com/documents/?uuid=370e968c-d48b-4680-9554-80bc2747be92"]}],"mendeley":{"formattedCitation":"(MORO; CALIRI, 2016; SILVA; DICK; MARTINI, 2012)","plainTextFormattedCitation":"(MORO; CALIRI, 2016; SILVA; DICK; MARTINI, 2012)","previouslyFormattedCitation":"(MORO; CALIRI, 2016; SILVA; DICK; MARTINI, 2012)"},"properties":{"noteIndex":0},"schema":"https://github.com/citation-style-language/schema/raw/master/csl-citation.json"}</w:instrText>
      </w:r>
      <w:r>
        <w:rPr>
          <w:rFonts w:cs="Arial"/>
          <w:sz w:val="24"/>
          <w:szCs w:val="24"/>
        </w:rPr>
        <w:fldChar w:fldCharType="separate"/>
      </w:r>
      <w:r w:rsidRPr="00A804FF">
        <w:rPr>
          <w:rFonts w:cs="Arial"/>
          <w:noProof/>
          <w:sz w:val="24"/>
          <w:szCs w:val="24"/>
        </w:rPr>
        <w:t>(MORO; CALIRI, 2016; SILVA; DICK; MARTINI, 2012)</w:t>
      </w:r>
      <w:r>
        <w:rPr>
          <w:rFonts w:cs="Arial"/>
          <w:sz w:val="24"/>
          <w:szCs w:val="24"/>
        </w:rPr>
        <w:fldChar w:fldCharType="end"/>
      </w:r>
      <w:r>
        <w:rPr>
          <w:rFonts w:cs="Arial"/>
          <w:sz w:val="24"/>
          <w:szCs w:val="24"/>
        </w:rPr>
        <w:t>.</w:t>
      </w:r>
    </w:p>
    <w:p w:rsidR="00B82ADD" w:rsidRDefault="00B82ADD" w:rsidP="00BE0192">
      <w:pPr>
        <w:ind w:firstLine="708"/>
        <w:rPr>
          <w:rFonts w:cs="Arial"/>
          <w:sz w:val="24"/>
          <w:szCs w:val="24"/>
        </w:rPr>
      </w:pPr>
      <w:r>
        <w:rPr>
          <w:rFonts w:cs="Arial"/>
          <w:sz w:val="24"/>
          <w:szCs w:val="24"/>
        </w:rPr>
        <w:t>A integridade da pele e dos tecidos para a prevenção da LPP</w:t>
      </w:r>
      <w:r w:rsidRPr="00D756C7">
        <w:rPr>
          <w:rFonts w:cs="Arial"/>
          <w:sz w:val="24"/>
          <w:szCs w:val="24"/>
        </w:rPr>
        <w:t xml:space="preserve"> são elementos da pr</w:t>
      </w:r>
      <w:r>
        <w:rPr>
          <w:rFonts w:cs="Arial"/>
          <w:sz w:val="24"/>
          <w:szCs w:val="24"/>
        </w:rPr>
        <w:t xml:space="preserve">atica do enfermeiro, que visa a </w:t>
      </w:r>
      <w:r w:rsidRPr="00D756C7">
        <w:rPr>
          <w:rFonts w:cs="Arial"/>
          <w:sz w:val="24"/>
          <w:szCs w:val="24"/>
        </w:rPr>
        <w:t xml:space="preserve">avaliação dos riscos da lesão e consequentemente temos a implementação da intervenção de enfermagem para </w:t>
      </w:r>
      <w:r w:rsidRPr="00D756C7">
        <w:rPr>
          <w:rFonts w:cs="Arial"/>
          <w:sz w:val="24"/>
          <w:szCs w:val="24"/>
        </w:rPr>
        <w:lastRenderedPageBreak/>
        <w:t>prevenir agravos que pode</w:t>
      </w:r>
      <w:r>
        <w:rPr>
          <w:rFonts w:cs="Arial"/>
          <w:sz w:val="24"/>
          <w:szCs w:val="24"/>
        </w:rPr>
        <w:t>m ser prejudiciais ao estado de saúde e à qualidade de vida dos pacientes</w:t>
      </w:r>
      <w:r w:rsidRPr="00D756C7">
        <w:rPr>
          <w:rFonts w:cs="Arial"/>
          <w:sz w:val="24"/>
          <w:szCs w:val="24"/>
        </w:rPr>
        <w:t xml:space="preserve">. O diagnóstico de enfermagem dos pacientes com risco de </w:t>
      </w:r>
      <w:r>
        <w:rPr>
          <w:rFonts w:cs="Arial"/>
          <w:sz w:val="24"/>
          <w:szCs w:val="24"/>
        </w:rPr>
        <w:t>LPP</w:t>
      </w:r>
      <w:r w:rsidRPr="00D756C7">
        <w:rPr>
          <w:rFonts w:cs="Arial"/>
          <w:sz w:val="24"/>
          <w:szCs w:val="24"/>
        </w:rPr>
        <w:t xml:space="preserve"> é um elemento importante para a </w:t>
      </w:r>
      <w:r>
        <w:rPr>
          <w:rFonts w:cs="Arial"/>
          <w:sz w:val="24"/>
          <w:szCs w:val="24"/>
        </w:rPr>
        <w:t xml:space="preserve">utilização das intervenções NIC, </w:t>
      </w:r>
      <w:r w:rsidRPr="00D756C7">
        <w:rPr>
          <w:rFonts w:cs="Arial"/>
          <w:sz w:val="24"/>
          <w:szCs w:val="24"/>
        </w:rPr>
        <w:t>identificando a necessidade</w:t>
      </w:r>
      <w:r>
        <w:rPr>
          <w:rFonts w:cs="Arial"/>
          <w:sz w:val="24"/>
          <w:szCs w:val="24"/>
        </w:rPr>
        <w:t xml:space="preserve"> de</w:t>
      </w:r>
      <w:r w:rsidRPr="00D756C7">
        <w:rPr>
          <w:rFonts w:cs="Arial"/>
          <w:sz w:val="24"/>
          <w:szCs w:val="24"/>
        </w:rPr>
        <w:t xml:space="preserve"> aprofundar o conhecimento de práticas de enfermagem indicados para um paciente vulnerável a e</w:t>
      </w:r>
      <w:r>
        <w:rPr>
          <w:rFonts w:cs="Arial"/>
          <w:sz w:val="24"/>
          <w:szCs w:val="24"/>
        </w:rPr>
        <w:t>s</w:t>
      </w:r>
      <w:r w:rsidRPr="00D756C7">
        <w:rPr>
          <w:rFonts w:cs="Arial"/>
          <w:sz w:val="24"/>
          <w:szCs w:val="24"/>
        </w:rPr>
        <w:t>sa lesão</w:t>
      </w:r>
      <w:r>
        <w:rPr>
          <w:rFonts w:cs="Arial"/>
          <w:sz w:val="24"/>
          <w:szCs w:val="24"/>
        </w:rPr>
        <w:t xml:space="preserve">. </w:t>
      </w:r>
      <w:r>
        <w:rPr>
          <w:rFonts w:cs="Arial"/>
          <w:sz w:val="24"/>
          <w:szCs w:val="24"/>
        </w:rPr>
        <w:fldChar w:fldCharType="begin" w:fldLock="1"/>
      </w:r>
      <w:r>
        <w:rPr>
          <w:rFonts w:cs="Arial"/>
          <w:sz w:val="24"/>
          <w:szCs w:val="24"/>
        </w:rPr>
        <w:instrText>ADDIN CSL_CITATION {"citationItems":[{"id":"ITEM-1","itemData":{"DOI":"10.1590/S0080-623420140000300010","ISBN":"0080623420140","ISSN":"00806234","abstract":"Objective:To identify the nursing care prescribed for patients in risk for pressure ulcer (PU) and to compare those with the Nursing Interventions Classification (NIC) interventions. Method: Cross mapping study conducted in a university hospital. The sample was composed of 219 adult patients hospitalized in clinical and surgical units. The inclusion criteria were: score ≤ 13 in the Braden Scale and one of the nursing diagnoses, Self-Care deficit syndrome, Impaired physical mobility, Impaired tissue integrity, Impaired skin integrity, Risk for impaired skin integrity. The data were collected retrospectively in a nursing prescription system and statistically analyzed by crossed mapping. Result: It was identified 32 different nursing cares to prevent PU, mapped in 17 different NIC interventions, within them: Skin surveillance, Pressure ulcer prevention and Positioning. Conclusion: The cross mapping showed similarities between the prescribed nursing care and the NIC interventions.Objetivo: Identificar los cuidados de enfermería prescritos para pacientes con riesgo de úlceras por presión (UPP) y compararlos con las intervenciones de la Clasificación de Intervenciones de Enfermería(NIC). Método: Estudio con mapeo cruzado en el hospital universitario. La muestra estuvo compuesta por 219 pacientes adultos internados en unidades médico-quirúrgicas. Los criterios de inclusión fueron: puntuación ≤ 13 en la escala de Braden y uno de los siguientes diagnósticos de enfermería: Síndrome de déficit de autocuidado, Deterioro de la movilidad física, deterioro de la integridad tisular, deterioro de la integridad cutánea, riesgo de deterioro de la integridad cutánea. Los datos fueron recolectados retrospectivamente en el sistema de prescripción de enfermería y analizados estadísticamente y con mapeo cruzado. Resultados: Se identificaron 32 cuidados de enfermería distintos para la prevención de las UPP, mapeados en 17 intervenciones NIC diferentes, entre ellas: Supervisión de la piel, Prevención de úlceras por presión y Posiciones corporales. Conclusión: El mapeo cruzado mostró similitud entre los cuidados de enfermería y las intervenciones NIC.","author":[{"dropping-particle":"","family":"Pereira","given":"Ana Gabriela Silva","non-dropping-particle":"","parse-names":false,"suffix":""},{"dropping-particle":"dos","family":"Santos","given":"Cássia Teixeira","non-dropping-particle":"","parse-names":false,"suffix":""},{"dropping-particle":"","family":"Menegon","given":"Dóris Baratz","non-dropping-particle":"","parse-names":false,"suffix":""},{"dropping-particle":"","family":"Mello","given":"Bruna","non-dropping-particle":"","parse-names":false,"suffix":""},{"dropping-particle":"","family":"Azambuja","given":"Fernanda","non-dropping-particle":"","parse-names":false,"suffix":""},{"dropping-particle":"","family":"Lucena","given":"Amália de Fátima","non-dropping-particle":"","parse-names":false,"suffix":""}],"container-title":"Revista da Escola de Enfermagem","id":"ITEM-1","issue":"3","issued":{"date-parts":[["2014"]]},"page":"454-461","title":"Mapeamento de cuidados de enfermagem com a NIC para paciente em risco de úlcera por pressão","type":"article-journal","volume":"48"},"uris":["http://www.mendeley.com/documents/?uuid=1e164b52-2d49-4e02-8114-b89bf37b3256"]}],"mendeley":{"formattedCitation":"(PEREIRA et al., 2014)","plainTextFormattedCitation":"(PEREIRA et al., 2014)","previouslyFormattedCitation":"(PEREIRA et al., 2014)"},"properties":{"noteIndex":0},"schema":"https://github.com/citation-style-language/schema/raw/master/csl-citation.json"}</w:instrText>
      </w:r>
      <w:r>
        <w:rPr>
          <w:rFonts w:cs="Arial"/>
          <w:sz w:val="24"/>
          <w:szCs w:val="24"/>
        </w:rPr>
        <w:fldChar w:fldCharType="separate"/>
      </w:r>
      <w:r w:rsidRPr="00A804FF">
        <w:rPr>
          <w:rFonts w:cs="Arial"/>
          <w:noProof/>
          <w:sz w:val="24"/>
          <w:szCs w:val="24"/>
        </w:rPr>
        <w:t>(PEREIRA et al., 2014)</w:t>
      </w:r>
      <w:r>
        <w:rPr>
          <w:rFonts w:cs="Arial"/>
          <w:sz w:val="24"/>
          <w:szCs w:val="24"/>
        </w:rPr>
        <w:fldChar w:fldCharType="end"/>
      </w:r>
      <w:r>
        <w:rPr>
          <w:rFonts w:cs="Arial"/>
          <w:sz w:val="24"/>
          <w:szCs w:val="24"/>
        </w:rPr>
        <w:t>.</w:t>
      </w:r>
    </w:p>
    <w:p w:rsidR="00B82ADD" w:rsidRDefault="00B82ADD" w:rsidP="00BE0192">
      <w:pPr>
        <w:ind w:firstLine="708"/>
        <w:rPr>
          <w:rFonts w:cs="Arial"/>
          <w:sz w:val="24"/>
          <w:szCs w:val="24"/>
        </w:rPr>
      </w:pPr>
      <w:r w:rsidRPr="00D756C7">
        <w:rPr>
          <w:rFonts w:cs="Arial"/>
          <w:sz w:val="24"/>
          <w:szCs w:val="24"/>
        </w:rPr>
        <w:t>A escala de Braden tem como objetivo identi</w:t>
      </w:r>
      <w:r>
        <w:rPr>
          <w:rFonts w:cs="Arial"/>
          <w:sz w:val="24"/>
          <w:szCs w:val="24"/>
        </w:rPr>
        <w:t>ficar pacientes suscetíveis a LPP</w:t>
      </w:r>
      <w:r w:rsidRPr="00D756C7">
        <w:rPr>
          <w:rFonts w:cs="Arial"/>
          <w:sz w:val="24"/>
          <w:szCs w:val="24"/>
        </w:rPr>
        <w:t xml:space="preserve">, composta por seis subescalas </w:t>
      </w:r>
      <w:r>
        <w:rPr>
          <w:rFonts w:cs="Arial"/>
          <w:sz w:val="24"/>
          <w:szCs w:val="24"/>
        </w:rPr>
        <w:t>que variam entre escores 6</w:t>
      </w:r>
      <w:r w:rsidRPr="00D756C7">
        <w:rPr>
          <w:rFonts w:cs="Arial"/>
          <w:sz w:val="24"/>
          <w:szCs w:val="24"/>
        </w:rPr>
        <w:t xml:space="preserve"> a 23, que refletem a percepção sensorial, a umidade da pele, o estado nutricional, o grau de atividade e mobilidade, e a exposição à fricção e cisalhamento. </w:t>
      </w:r>
      <w:r>
        <w:rPr>
          <w:rFonts w:cs="Arial"/>
          <w:sz w:val="24"/>
          <w:szCs w:val="24"/>
        </w:rPr>
        <w:t xml:space="preserve"> O cuidado da enfermagem inclui principalmente a </w:t>
      </w:r>
      <w:r w:rsidRPr="00D756C7">
        <w:rPr>
          <w:rFonts w:cs="Arial"/>
          <w:sz w:val="24"/>
          <w:szCs w:val="24"/>
        </w:rPr>
        <w:t>mudança de decúbito; uso de colchão piramidal; características das lesões; descrição do evento adverso e observações, cuidados com a integridade da pele, uso de emolientes para hidratação, utilização de dispositivos para incontinência urinária e reeducação vesical, observação diária da pele do pênis, cuidados higiênicos e alimentação rica em vitaminas e prot</w:t>
      </w:r>
      <w:r>
        <w:rPr>
          <w:rFonts w:cs="Arial"/>
          <w:sz w:val="24"/>
          <w:szCs w:val="24"/>
        </w:rPr>
        <w:t>eínas aos primeiros sinais de LPP</w:t>
      </w:r>
      <w:r w:rsidRPr="00D756C7">
        <w:rPr>
          <w:rFonts w:cs="Arial"/>
          <w:sz w:val="24"/>
          <w:szCs w:val="24"/>
        </w:rPr>
        <w:t>, de acordo com a idade e condição clínica de cada paciente</w:t>
      </w:r>
      <w:r>
        <w:rPr>
          <w:rFonts w:cs="Arial"/>
          <w:sz w:val="24"/>
          <w:szCs w:val="24"/>
        </w:rPr>
        <w:t xml:space="preserve">. </w:t>
      </w:r>
      <w:r>
        <w:rPr>
          <w:rFonts w:cs="Arial"/>
          <w:sz w:val="24"/>
          <w:szCs w:val="24"/>
        </w:rPr>
        <w:fldChar w:fldCharType="begin" w:fldLock="1"/>
      </w:r>
      <w:r>
        <w:rPr>
          <w:rFonts w:cs="Arial"/>
          <w:sz w:val="24"/>
          <w:szCs w:val="24"/>
        </w:rPr>
        <w:instrText>ADDIN CSL_CITATION {"citationItems":[{"id":"ITEM-1","itemData":{"DOI":"10.1590/0104-070720180001630016","ISSN":"0104-0707","abstract":"RESUMO Objetivo: apresentar a aplicabilidade da Escala de Braden na percepção dos enfermeiros da atenção primária, e identificar as medidas de prevenção, e promoção da saúde de modo evitar o desenvolvimento da lesão por pressão. Método: pesquisa Convergente assistencial, realizada num distrito sanitário do Sul do Brasil, com 20 enfermeiros. A coleta de dados ocorreu em julho de 2014, através de entrevista e de uma prática educativa na forma de oficina temática intitulada “Diga não à lesão por pressão, prevenir é o melhor cuidado”. A análise foi através da fase de apreensão, síntese, teorização e transferência. Resultados: da prática educativa culminaram duas categorias: Percepções e expectativas quanto ao uso da Escala de Braden na atenção primária, sendo esta revelada como uma importante ferramenta no reconhecimento das pessoas vulneráveis; e Desvelar as práticas de promoção da saúde e medidas de prevenção para evitar a lesão por pressão, tendo esta as aspirações voltadas a um adequado direcionamento dos cuidados na busca por melhorar a qualidade de vida. Conclusão: conclui-se que uma avaliação adequada, um plano de cuidados que possa prevenir a lesão por pressão, assim como práticas que promovam saúde, configuram-se como possibilidades criativas versus desafios, na inclusão de um novo paradigma na atenção primária.ABSTRACT Objective: to present the applicability of the Braden Scale in the perception of primary care nurses, and to identify preventive measures and health promotion in order to avoid the development of pressure injury. Method: convergent care research carried out in a health district in the South of Brazil, with 20 nurses. The data collection took place in July 2014, through an interview and practical educational in the form of a thematic workshop entitled “Say no to pressure injury, prevention is the best care”. The analysis occurred through the phases of apprehension, synthesis, theorization and transference. Results: the educational practice resulted in two categories: Perceptions and expectations regarding the use of the Braden Scale in primary care, which is revealed as an important tool in the recognition of vulnerable people; and Reveal health promotion practices and prevention measures to avoid pressure injuries, with goals aimed at targeting adequate care in the quest to improve the quality of life. Conclusion: it is concluded that adequate evaluation, care plans that can prevent pressure injury, as well as practices that promote…","author":[{"dropping-particle":"","family":"Soares","given":"Cilene Fernandes","non-dropping-particle":"","parse-names":false,"suffix":""},{"dropping-particle":"","family":"Heidemann","given":"Ivonete Teresinha Schülter Buss","non-dropping-particle":"","parse-names":false,"suffix":""}],"container-title":"Texto &amp; Contexto - Enfermagem","id":"ITEM-1","issue":"2","issued":{"date-parts":[["2018"]]},"page":"1-10","title":"Promoção da saúde e prevenção da lesão por pressão: expectativas do enfermeiro da atenção primária","type":"article-journal","volume":"27"},"uris":["http://www.mendeley.com/documents/?uuid=e5ae3467-b5b2-4357-a6a0-69f0f7608efd"]},{"id":"ITEM-2","itemData":{"ISBN":"9780080453705","abstract":"Objetivo: analisar a incidência de úlcera por pressão como indicador de qualidade assistencial no Hospital Coronel Frota/Porto Alegre. Método: estudo quantitativo que se valeu dos princípios da exploração e descrição, utilizando-se a análise estatística das notificações do evento adverso úlcera por pressão. Resultados: foram identificados baixos índices de úlceras por pressão. Os pacientes acometidos apresentavam diversos fatores de risco incluindo alterações nutricionais, de mobilidade e de nível de consciência. Destacou-se como cuidados de enfermagem na prevenção de úlceras por pressão o uso de colchão piramidal e a mudança de decúbito. Considerações finais: apesar de se constatar a existência do cuidado de enfermagem preventivo, mesmo assim houve o desenvolvimento de úlcera por pressão. Evidenciou-se a necessidade de ampliar as ações de prevenção de úlceras por pressão bem como, avaliar a acurácia das notificações dos eventos adversos.","author":[{"dropping-particle":"","family":"Silva","given":"Mara Rosane Vargas e","non-dropping-particle":"","parse-names":false,"suffix":""},{"dropping-particle":"","family":"Dick","given":"Nidea Rita Michels","non-dropping-particle":"","parse-names":false,"suffix":""},{"dropping-particle":"","family":"Martini","given":"Angela Conte","non-dropping-particle":"","parse-names":false,"suffix":""}],"container-title":"Revista de enfermagem da UFSM","id":"ITEM-2","issue":"2","issued":{"date-parts":[["2012"]]},"page":"1-29","title":"Incidência de úlcera por pressão como indicador de qualidade na assistência de enfermagem","type":"article-journal","volume":"2"},"uris":["http://www.mendeley.com/documents/?uuid=1439f318-4903-4391-b17a-5377c3fcc5f6"]}],"mendeley":{"formattedCitation":"(SILVA; DICK; MARTINI, 2012; SOARES; HEIDEMANN, 2018)","plainTextFormattedCitation":"(SILVA; DICK; MARTINI, 2012; SOARES; HEIDEMANN, 2018)","previouslyFormattedCitation":"(SILVA; DICK; MARTINI, 2012; SOARES; HEIDEMANN, 2018)"},"properties":{"noteIndex":0},"schema":"https://github.com/citation-style-language/schema/raw/master/csl-citation.json"}</w:instrText>
      </w:r>
      <w:r>
        <w:rPr>
          <w:rFonts w:cs="Arial"/>
          <w:sz w:val="24"/>
          <w:szCs w:val="24"/>
        </w:rPr>
        <w:fldChar w:fldCharType="separate"/>
      </w:r>
      <w:r w:rsidRPr="00A804FF">
        <w:rPr>
          <w:rFonts w:cs="Arial"/>
          <w:noProof/>
          <w:sz w:val="24"/>
          <w:szCs w:val="24"/>
        </w:rPr>
        <w:t>(SILVA; DICK; MARTINI, 2012; SOARES; HEIDEMANN, 2018)</w:t>
      </w:r>
      <w:r>
        <w:rPr>
          <w:rFonts w:cs="Arial"/>
          <w:sz w:val="24"/>
          <w:szCs w:val="24"/>
        </w:rPr>
        <w:fldChar w:fldCharType="end"/>
      </w:r>
      <w:r>
        <w:rPr>
          <w:rFonts w:cs="Arial"/>
          <w:sz w:val="24"/>
          <w:szCs w:val="24"/>
        </w:rPr>
        <w:t>.</w:t>
      </w:r>
    </w:p>
    <w:p w:rsidR="00B82ADD" w:rsidRDefault="00B82ADD" w:rsidP="00BE0192">
      <w:pPr>
        <w:rPr>
          <w:rFonts w:cs="Arial"/>
          <w:sz w:val="24"/>
          <w:szCs w:val="24"/>
        </w:rPr>
      </w:pPr>
      <w:r w:rsidRPr="00D756C7">
        <w:rPr>
          <w:rFonts w:cs="Arial"/>
          <w:sz w:val="24"/>
          <w:szCs w:val="24"/>
        </w:rPr>
        <w:t xml:space="preserve">O papel da enfermagem na atenção básica relacionadas às </w:t>
      </w:r>
      <w:r>
        <w:rPr>
          <w:rFonts w:cs="Arial"/>
          <w:sz w:val="24"/>
          <w:szCs w:val="24"/>
        </w:rPr>
        <w:t>LPP</w:t>
      </w:r>
      <w:r w:rsidRPr="00D756C7">
        <w:rPr>
          <w:rFonts w:cs="Arial"/>
          <w:sz w:val="24"/>
          <w:szCs w:val="24"/>
        </w:rPr>
        <w:t xml:space="preserve"> têm a possibilidade de evitar seu desenvolvimento, </w:t>
      </w:r>
      <w:r>
        <w:rPr>
          <w:rFonts w:cs="Arial"/>
          <w:sz w:val="24"/>
          <w:szCs w:val="24"/>
        </w:rPr>
        <w:t>realizando práticas educativas e orientando</w:t>
      </w:r>
      <w:r w:rsidRPr="00D756C7">
        <w:rPr>
          <w:rFonts w:cs="Arial"/>
          <w:sz w:val="24"/>
          <w:szCs w:val="24"/>
        </w:rPr>
        <w:t xml:space="preserve"> as pessoas e os familiares sobre os agravos que a mesma pode desenvolver.</w:t>
      </w:r>
      <w:r>
        <w:rPr>
          <w:rFonts w:cs="Arial"/>
          <w:sz w:val="24"/>
          <w:szCs w:val="24"/>
        </w:rPr>
        <w:t xml:space="preserve"> A presença da LPP tem sido um indicador de qualidade da assistência da enfermagem na saúde, fazendo com que haja mais esforço e dedicação da equipe para estabelecer </w:t>
      </w:r>
      <w:r w:rsidRPr="00073442">
        <w:rPr>
          <w:rFonts w:cs="Arial"/>
          <w:sz w:val="24"/>
          <w:szCs w:val="24"/>
        </w:rPr>
        <w:t>diretrizes e prot</w:t>
      </w:r>
      <w:r>
        <w:rPr>
          <w:rFonts w:cs="Arial"/>
          <w:sz w:val="24"/>
          <w:szCs w:val="24"/>
        </w:rPr>
        <w:t xml:space="preserve">ocolos que norteiam a prática e assim reduzindo este problema, colocando na linha de frente os enfermeiros </w:t>
      </w:r>
      <w:r w:rsidRPr="009660E5">
        <w:rPr>
          <w:rFonts w:cs="Arial"/>
          <w:sz w:val="24"/>
          <w:szCs w:val="24"/>
        </w:rPr>
        <w:t>a respons</w:t>
      </w:r>
      <w:r>
        <w:rPr>
          <w:rFonts w:cs="Arial"/>
          <w:sz w:val="24"/>
          <w:szCs w:val="24"/>
        </w:rPr>
        <w:t xml:space="preserve">abilidade pela avaliação das LPP. </w:t>
      </w:r>
      <w:r>
        <w:rPr>
          <w:rFonts w:cs="Arial"/>
          <w:sz w:val="24"/>
          <w:szCs w:val="24"/>
        </w:rPr>
        <w:fldChar w:fldCharType="begin" w:fldLock="1"/>
      </w:r>
      <w:r>
        <w:rPr>
          <w:rFonts w:cs="Arial"/>
          <w:sz w:val="24"/>
          <w:szCs w:val="24"/>
        </w:rPr>
        <w:instrText>ADDIN CSL_CITATION {"citationItems":[{"id":"ITEM-1","itemData":{"DOI":"10.5380/ce.v23i3.55197","abstract":"Objetivos: Analisar, a partir da visão dos enfermeiros da Atenção Primária, as contribuições da prática educativa naprevenção da Lesão por Pressão e promoção da saúde. Método: Estudo Convergente Assistencial com 20 enfermeiros,realizado entre julho e agosto de 2014, no Estado de Santa Catarina, desenvolvido em duas etapas e quatro encontros,sendo a primeira entrevista com a utilização de questionário e, posteriormente, três oficinas. Resultados: Os dadosforam analisados e resultaram em duas categorias: Diga não à Lesão por Pressão e A prática do enfermeiro na prevençãoda LP e promoção da saúde na APS, que expressaram aquisição e aprimoramento de conhecimentos, construção donovo saber, contribuindo para ações de saúde. Conclusão: A prática educativa alcançou seu propósito, inovando erenovando o conhecimento dos enfermeiros no cuidado preventivo e promoção da saúde. São essenciais capacitaçõescontínuas, refletindo em ganhos na prática assistencial e científica da Enfermagem.","author":[{"dropping-particle":"","family":"Soares","given":"Cilene Fernandes","non-dropping-particle":"","parse-names":false,"suffix":""},{"dropping-particle":"","family":"Heidemann","given":"Ivonete Teresinha Shulter Buss","non-dropping-particle":"","parse-names":false,"suffix":""},{"dropping-particle":"","family":"Durand","given":"Michelle Kuntz","non-dropping-particle":"","parse-names":false,"suffix":""},{"dropping-particle":"da","family":"Costa","given":"Maria Fernanda Baeta Neves Alonso","non-dropping-particle":"","parse-names":false,"suffix":""},{"dropping-particle":"","family":"Marçal","given":"Claudia Cossentino Bruck","non-dropping-particle":"","parse-names":false,"suffix":""},{"dropping-particle":"","family":"Ferreira","given":"Juliana Martins","non-dropping-particle":"","parse-names":false,"suffix":""}],"container-title":"Cogitare Enfermagem","id":"ITEM-1","issue":"3","issued":{"date-parts":[["2018"]]},"page":"1-9","title":"Prática educativa com enfermeiros da atenção primária: não à lesão por pressão","type":"article-journal","volume":"23"},"uris":["http://www.mendeley.com/documents/?uuid=9a772abb-8b6e-4638-9594-dcb71967d8a1"]},{"id":"ITEM-2","itemData":{"abstract":"Objetivo: conhecer o que tem sido produzido sobre Úlceras por Pressão, visando a tecer reflexões sobre esse tema no contexto da assistência à saúde. Método: realizou-se uma revisão bibliográfica, de abordagem quantitativa, no SciELO, BDENF e LILACS, por meio do descritor Úlcera por pressão e no idioma português. Incluíram-se as produções em língua portuguesa publicadas no período de 1999 a 2010. Elaborou-se um quadro sinóptico, avaliando-se a categoria profissional do primeiro autor de cada publicação, metodologia, fonte, sujeitos pesquisados e área de conhecimento dos sujeitos estudados e temática principal do estudo. Resultados: das produções analisadas, 47,14% utilizam pesquisas de campo como metodologia. Prevaleceram produções com pacientes, sendo 68,57% destes internados em hospitais, 14,28% do total, envolvendo profissionais de saúde, e 2,85% com estudantes de enfermagem. Conclusão: a literatura brasileira tem produzido poucas pesquisas voltadas para a discussão do ensino-aprendizagem no tratamento e prevenção das UPP.","author":[{"dropping-particle":"da","family":"Silva","given":"Rodrigo Marques","non-dropping-particle":"","parse-names":false,"suffix":""},{"dropping-particle":"","family":"Peres","given":"Roger Rodrigues","non-dropping-particle":"","parse-names":false,"suffix":""},{"dropping-particle":"de","family":"Brum","given":"Crhis Netto","non-dropping-particle":"","parse-names":false,"suffix":""},{"dropping-particle":"","family":"Camponogara","given":"Silviamar","non-dropping-particle":"","parse-names":false,"suffix":""}],"container-title":"Revista de enfermagem da UFSM","id":"ITEM-2","issue":"2","issued":{"date-parts":[["2010"]]},"page":"246-253","title":"A produção científica brasileira sobre cuidados de enfermagem a pacientes portadores de úlceras por pressão","type":"article-journal","volume":"1"},"uris":["http://www.mendeley.com/documents/?uuid=639992b0-11b3-412a-8ee2-da7e6804c764"]}],"mendeley":{"formattedCitation":"(SILVA et al., 2010; SOARES et al., 2018)","plainTextFormattedCitation":"(SILVA et al., 2010; SOARES et al., 2018)","previouslyFormattedCitation":"(SILVA et al., 2010; SOARES et al., 2018)"},"properties":{"noteIndex":0},"schema":"https://github.com/citation-style-language/schema/raw/master/csl-citation.json"}</w:instrText>
      </w:r>
      <w:r>
        <w:rPr>
          <w:rFonts w:cs="Arial"/>
          <w:sz w:val="24"/>
          <w:szCs w:val="24"/>
        </w:rPr>
        <w:fldChar w:fldCharType="separate"/>
      </w:r>
      <w:r w:rsidRPr="00A804FF">
        <w:rPr>
          <w:rFonts w:cs="Arial"/>
          <w:noProof/>
          <w:sz w:val="24"/>
          <w:szCs w:val="24"/>
        </w:rPr>
        <w:t>(SILVA et al., 2010; SOARES et al., 2018)</w:t>
      </w:r>
      <w:r>
        <w:rPr>
          <w:rFonts w:cs="Arial"/>
          <w:sz w:val="24"/>
          <w:szCs w:val="24"/>
        </w:rPr>
        <w:fldChar w:fldCharType="end"/>
      </w:r>
      <w:r>
        <w:rPr>
          <w:rFonts w:cs="Arial"/>
          <w:sz w:val="24"/>
          <w:szCs w:val="24"/>
        </w:rPr>
        <w:t>.</w:t>
      </w:r>
    </w:p>
    <w:p w:rsidR="00B82ADD" w:rsidRDefault="00B82ADD" w:rsidP="00B82ADD">
      <w:pPr>
        <w:jc w:val="left"/>
        <w:rPr>
          <w:rStyle w:val="SeoChar"/>
        </w:rPr>
      </w:pPr>
    </w:p>
    <w:p w:rsidR="00812594" w:rsidRDefault="00B82ADD" w:rsidP="00B82ADD">
      <w:pPr>
        <w:numPr>
          <w:ilvl w:val="0"/>
          <w:numId w:val="1"/>
        </w:numPr>
        <w:jc w:val="left"/>
        <w:rPr>
          <w:rStyle w:val="SeoChar"/>
        </w:rPr>
      </w:pPr>
      <w:r>
        <w:rPr>
          <w:rStyle w:val="SeoChar"/>
        </w:rPr>
        <w:t>CONCLUSÃO:</w:t>
      </w:r>
    </w:p>
    <w:p w:rsidR="00B82ADD" w:rsidRDefault="00B82ADD" w:rsidP="00B82ADD">
      <w:pPr>
        <w:ind w:firstLine="708"/>
        <w:jc w:val="left"/>
        <w:rPr>
          <w:rFonts w:cs="Arial"/>
          <w:sz w:val="24"/>
          <w:szCs w:val="24"/>
        </w:rPr>
      </w:pPr>
    </w:p>
    <w:p w:rsidR="00B82ADD" w:rsidRPr="00381884" w:rsidRDefault="00B82ADD" w:rsidP="00BE0192">
      <w:pPr>
        <w:ind w:firstLine="708"/>
        <w:rPr>
          <w:rFonts w:cs="Arial"/>
          <w:sz w:val="24"/>
          <w:szCs w:val="24"/>
        </w:rPr>
      </w:pPr>
      <w:r w:rsidRPr="00381884">
        <w:rPr>
          <w:rFonts w:cs="Arial"/>
          <w:sz w:val="24"/>
          <w:szCs w:val="24"/>
        </w:rPr>
        <w:t>Concluiu-se que co</w:t>
      </w:r>
      <w:r>
        <w:rPr>
          <w:rFonts w:cs="Arial"/>
          <w:sz w:val="24"/>
          <w:szCs w:val="24"/>
        </w:rPr>
        <w:t xml:space="preserve">mo meio de segurança ao cliente, </w:t>
      </w:r>
      <w:r w:rsidRPr="00381884">
        <w:rPr>
          <w:rFonts w:cs="Arial"/>
          <w:sz w:val="24"/>
          <w:szCs w:val="24"/>
        </w:rPr>
        <w:t xml:space="preserve">pode-se utilizar a escala </w:t>
      </w:r>
      <w:r>
        <w:rPr>
          <w:rFonts w:cs="Arial"/>
          <w:sz w:val="24"/>
          <w:szCs w:val="24"/>
        </w:rPr>
        <w:t xml:space="preserve">de Braden como meio preventivo </w:t>
      </w:r>
      <w:r w:rsidRPr="00381884">
        <w:rPr>
          <w:rFonts w:cs="Arial"/>
          <w:sz w:val="24"/>
          <w:szCs w:val="24"/>
        </w:rPr>
        <w:t>para identificar pacie</w:t>
      </w:r>
      <w:r>
        <w:rPr>
          <w:rFonts w:cs="Arial"/>
          <w:sz w:val="24"/>
          <w:szCs w:val="24"/>
        </w:rPr>
        <w:t>ntes que apresentam o risco de</w:t>
      </w:r>
      <w:r w:rsidRPr="00381884">
        <w:rPr>
          <w:rFonts w:cs="Arial"/>
          <w:sz w:val="24"/>
          <w:szCs w:val="24"/>
        </w:rPr>
        <w:t xml:space="preserve"> desenvolver LPP. Feito a identificação do</w:t>
      </w:r>
      <w:r>
        <w:rPr>
          <w:rFonts w:cs="Arial"/>
          <w:sz w:val="24"/>
          <w:szCs w:val="24"/>
        </w:rPr>
        <w:tab/>
        <w:t xml:space="preserve"> risco </w:t>
      </w:r>
      <w:r w:rsidRPr="00381884">
        <w:rPr>
          <w:rFonts w:cs="Arial"/>
          <w:sz w:val="24"/>
          <w:szCs w:val="24"/>
        </w:rPr>
        <w:t>é pertinente ao enfermeiro</w:t>
      </w:r>
      <w:r>
        <w:rPr>
          <w:rFonts w:cs="Arial"/>
          <w:sz w:val="24"/>
          <w:szCs w:val="24"/>
        </w:rPr>
        <w:t xml:space="preserve">, inclusive os </w:t>
      </w:r>
      <w:r w:rsidRPr="00381884">
        <w:rPr>
          <w:rFonts w:cs="Arial"/>
          <w:sz w:val="24"/>
          <w:szCs w:val="24"/>
        </w:rPr>
        <w:t>da atenção básica, aplicar as intervenções de enfermagem, sendo as principais: mudança de decúbito em intervalos dete</w:t>
      </w:r>
      <w:r>
        <w:rPr>
          <w:rFonts w:cs="Arial"/>
          <w:sz w:val="24"/>
          <w:szCs w:val="24"/>
        </w:rPr>
        <w:t>rminados, correta higienização da pele, hidratação da pele podendo</w:t>
      </w:r>
      <w:r w:rsidRPr="00381884">
        <w:rPr>
          <w:rFonts w:cs="Arial"/>
          <w:sz w:val="24"/>
          <w:szCs w:val="24"/>
        </w:rPr>
        <w:t xml:space="preserve"> utilizar ácidos graxos essenciais, uso de colchão piramidal, uso de coxins, entre outras apresentadas dentre as intervenções NIC.</w:t>
      </w:r>
    </w:p>
    <w:p w:rsidR="00B82ADD" w:rsidRPr="00381884" w:rsidRDefault="00B82ADD" w:rsidP="00BE0192">
      <w:pPr>
        <w:ind w:firstLine="708"/>
        <w:rPr>
          <w:rFonts w:cs="Arial"/>
          <w:sz w:val="24"/>
          <w:szCs w:val="24"/>
        </w:rPr>
      </w:pPr>
      <w:r w:rsidRPr="00381884">
        <w:rPr>
          <w:rFonts w:cs="Arial"/>
          <w:sz w:val="24"/>
          <w:szCs w:val="24"/>
        </w:rPr>
        <w:t>Além dessas ações e considerando a atuação do enfermeiro no ambiente domiciliar</w:t>
      </w:r>
      <w:r>
        <w:rPr>
          <w:rFonts w:cs="Arial"/>
          <w:sz w:val="24"/>
          <w:szCs w:val="24"/>
        </w:rPr>
        <w:t>,</w:t>
      </w:r>
      <w:r w:rsidRPr="00381884">
        <w:rPr>
          <w:rFonts w:cs="Arial"/>
          <w:sz w:val="24"/>
          <w:szCs w:val="24"/>
        </w:rPr>
        <w:t xml:space="preserve"> é de extrema importância a orientação para família e cuidadores </w:t>
      </w:r>
      <w:r>
        <w:rPr>
          <w:rFonts w:cs="Arial"/>
          <w:sz w:val="24"/>
          <w:szCs w:val="24"/>
        </w:rPr>
        <w:t>afim de que eles deem continuidade aos cuidados</w:t>
      </w:r>
      <w:r w:rsidRPr="00381884">
        <w:rPr>
          <w:rFonts w:cs="Arial"/>
          <w:sz w:val="24"/>
          <w:szCs w:val="24"/>
        </w:rPr>
        <w:t xml:space="preserve"> preventivos da LPP, garantindo a segurança</w:t>
      </w:r>
      <w:r>
        <w:rPr>
          <w:rFonts w:cs="Arial"/>
          <w:sz w:val="24"/>
          <w:szCs w:val="24"/>
        </w:rPr>
        <w:t>, qualidade de vida</w:t>
      </w:r>
      <w:r w:rsidRPr="00381884">
        <w:rPr>
          <w:rFonts w:cs="Arial"/>
          <w:sz w:val="24"/>
          <w:szCs w:val="24"/>
        </w:rPr>
        <w:t xml:space="preserve"> e o bem estar do paciente.  </w:t>
      </w:r>
    </w:p>
    <w:p w:rsidR="00B82ADD" w:rsidRDefault="00B82ADD" w:rsidP="00BE0192">
      <w:pPr>
        <w:ind w:firstLine="708"/>
        <w:rPr>
          <w:rFonts w:cs="Arial"/>
          <w:sz w:val="24"/>
          <w:szCs w:val="24"/>
        </w:rPr>
      </w:pPr>
      <w:r w:rsidRPr="00381884">
        <w:rPr>
          <w:rFonts w:cs="Arial"/>
          <w:sz w:val="24"/>
          <w:szCs w:val="24"/>
        </w:rPr>
        <w:t>Sendo uma das principais competências do enfermeiro de ESF a promoção da saúde, e sabe</w:t>
      </w:r>
      <w:r>
        <w:rPr>
          <w:rFonts w:cs="Arial"/>
          <w:sz w:val="24"/>
          <w:szCs w:val="24"/>
        </w:rPr>
        <w:t>ndo que o profissional pode até ser processado</w:t>
      </w:r>
      <w:r w:rsidRPr="00381884">
        <w:rPr>
          <w:rFonts w:cs="Arial"/>
          <w:sz w:val="24"/>
          <w:szCs w:val="24"/>
        </w:rPr>
        <w:t xml:space="preserve"> judicialmente</w:t>
      </w:r>
      <w:r>
        <w:rPr>
          <w:rFonts w:cs="Arial"/>
          <w:sz w:val="24"/>
          <w:szCs w:val="24"/>
        </w:rPr>
        <w:t xml:space="preserve"> quando o paciente desenvolve a lesão. </w:t>
      </w:r>
      <w:r w:rsidRPr="00381884">
        <w:rPr>
          <w:rFonts w:cs="Arial"/>
          <w:sz w:val="24"/>
          <w:szCs w:val="24"/>
        </w:rPr>
        <w:t xml:space="preserve"> </w:t>
      </w:r>
      <w:r>
        <w:rPr>
          <w:rFonts w:cs="Arial"/>
          <w:sz w:val="24"/>
          <w:szCs w:val="24"/>
        </w:rPr>
        <w:t xml:space="preserve">Determina-se ao enfermeiro total responsabilidade na </w:t>
      </w:r>
      <w:r w:rsidRPr="00381884">
        <w:rPr>
          <w:rFonts w:cs="Arial"/>
          <w:sz w:val="24"/>
          <w:szCs w:val="24"/>
        </w:rPr>
        <w:t xml:space="preserve">prevenção da lesão e </w:t>
      </w:r>
      <w:r>
        <w:rPr>
          <w:rFonts w:cs="Arial"/>
          <w:sz w:val="24"/>
          <w:szCs w:val="24"/>
        </w:rPr>
        <w:t xml:space="preserve">para isso ele pode se apoiar às corretas anotações de enfermagem, </w:t>
      </w:r>
      <w:r w:rsidRPr="00381884">
        <w:rPr>
          <w:rFonts w:cs="Arial"/>
          <w:sz w:val="24"/>
          <w:szCs w:val="24"/>
        </w:rPr>
        <w:t>desenvolver atividades de edu</w:t>
      </w:r>
      <w:r>
        <w:rPr>
          <w:rFonts w:cs="Arial"/>
          <w:sz w:val="24"/>
          <w:szCs w:val="24"/>
        </w:rPr>
        <w:t>cação continuada com sua equipe, além de se embasar em conhecimentos científicos.</w:t>
      </w:r>
    </w:p>
    <w:p w:rsidR="00B82ADD" w:rsidRDefault="00B82ADD" w:rsidP="00B82ADD">
      <w:pPr>
        <w:jc w:val="left"/>
        <w:rPr>
          <w:rStyle w:val="SeoChar"/>
        </w:rPr>
      </w:pPr>
    </w:p>
    <w:p w:rsidR="00B82ADD" w:rsidRDefault="00B82ADD" w:rsidP="00B82ADD">
      <w:pPr>
        <w:jc w:val="left"/>
        <w:rPr>
          <w:rStyle w:val="SeoChar"/>
        </w:rPr>
      </w:pPr>
    </w:p>
    <w:p w:rsidR="00B82ADD" w:rsidRDefault="00B82ADD" w:rsidP="00B82ADD">
      <w:pPr>
        <w:jc w:val="left"/>
        <w:rPr>
          <w:rStyle w:val="SeoChar"/>
        </w:rPr>
      </w:pPr>
      <w:r>
        <w:rPr>
          <w:rStyle w:val="SeoChar"/>
        </w:rPr>
        <w:t>REFERÊNCIAS:</w:t>
      </w:r>
    </w:p>
    <w:p w:rsidR="00B82ADD" w:rsidRPr="00BE0192" w:rsidRDefault="00B82ADD" w:rsidP="00B82ADD">
      <w:pPr>
        <w:widowControl w:val="0"/>
        <w:adjustRightInd w:val="0"/>
        <w:jc w:val="left"/>
        <w:rPr>
          <w:rFonts w:cs="Arial"/>
          <w:noProof/>
          <w:szCs w:val="24"/>
        </w:rPr>
      </w:pPr>
      <w:r w:rsidRPr="00BE0192">
        <w:rPr>
          <w:rFonts w:cs="Arial"/>
          <w:b/>
          <w:szCs w:val="24"/>
        </w:rPr>
        <w:fldChar w:fldCharType="begin" w:fldLock="1"/>
      </w:r>
      <w:r w:rsidRPr="00BE0192">
        <w:rPr>
          <w:rFonts w:cs="Arial"/>
          <w:b/>
          <w:szCs w:val="24"/>
        </w:rPr>
        <w:instrText xml:space="preserve">ADDIN Mendeley Bibliography CSL_BIBLIOGRAPHY </w:instrText>
      </w:r>
      <w:r w:rsidRPr="00BE0192">
        <w:rPr>
          <w:rFonts w:cs="Arial"/>
          <w:b/>
          <w:szCs w:val="24"/>
        </w:rPr>
        <w:fldChar w:fldCharType="separate"/>
      </w:r>
      <w:r w:rsidRPr="00BE0192">
        <w:rPr>
          <w:rFonts w:cs="Arial"/>
          <w:noProof/>
          <w:szCs w:val="24"/>
        </w:rPr>
        <w:t xml:space="preserve">BRANDÃO, E.; MANDELBAUM, M. H.; SANTOS, I. Um desafio no cuidado em enfermagem: prevenir úlceras por pressão no cliente. </w:t>
      </w:r>
      <w:r w:rsidRPr="00EE4713">
        <w:rPr>
          <w:rFonts w:cs="Arial"/>
          <w:bCs/>
          <w:i/>
          <w:noProof/>
          <w:szCs w:val="24"/>
        </w:rPr>
        <w:t>Revista de Pesquisa: Cuidado é Fundamental Online</w:t>
      </w:r>
      <w:r w:rsidRPr="00BE0192">
        <w:rPr>
          <w:rFonts w:cs="Arial"/>
          <w:noProof/>
          <w:szCs w:val="24"/>
        </w:rPr>
        <w:t xml:space="preserve">, v. 5, n. 1, p. 3221–3228, 2013. </w:t>
      </w:r>
    </w:p>
    <w:p w:rsidR="00B82ADD" w:rsidRPr="00BE0192" w:rsidRDefault="00B82ADD" w:rsidP="00B82ADD">
      <w:pPr>
        <w:widowControl w:val="0"/>
        <w:adjustRightInd w:val="0"/>
        <w:jc w:val="left"/>
        <w:rPr>
          <w:rFonts w:cs="Arial"/>
          <w:noProof/>
          <w:szCs w:val="24"/>
        </w:rPr>
      </w:pPr>
    </w:p>
    <w:p w:rsidR="00B82ADD" w:rsidRPr="00BE0192" w:rsidRDefault="00B82ADD" w:rsidP="00B82ADD">
      <w:pPr>
        <w:widowControl w:val="0"/>
        <w:adjustRightInd w:val="0"/>
        <w:jc w:val="left"/>
        <w:rPr>
          <w:rFonts w:cs="Arial"/>
          <w:noProof/>
          <w:szCs w:val="24"/>
        </w:rPr>
      </w:pPr>
      <w:r w:rsidRPr="00BE0192">
        <w:rPr>
          <w:rFonts w:cs="Arial"/>
          <w:noProof/>
          <w:szCs w:val="24"/>
        </w:rPr>
        <w:t xml:space="preserve">GOMES, A. T. DE L. et al. A segurança do paciente nos caminhos percorridos pela enfermagem brasileira. </w:t>
      </w:r>
      <w:r w:rsidRPr="00EE4713">
        <w:rPr>
          <w:rFonts w:cs="Arial"/>
          <w:bCs/>
          <w:i/>
          <w:noProof/>
          <w:szCs w:val="24"/>
        </w:rPr>
        <w:t>Revista Brasileira de Enfermagem</w:t>
      </w:r>
      <w:r w:rsidRPr="00BE0192">
        <w:rPr>
          <w:rFonts w:cs="Arial"/>
          <w:noProof/>
          <w:szCs w:val="24"/>
        </w:rPr>
        <w:t xml:space="preserve">, v. 70, n. 1, p. 146–154, 2017. </w:t>
      </w:r>
    </w:p>
    <w:p w:rsidR="00B82ADD" w:rsidRPr="00BE0192" w:rsidRDefault="00B82ADD" w:rsidP="00B82ADD">
      <w:pPr>
        <w:widowControl w:val="0"/>
        <w:adjustRightInd w:val="0"/>
        <w:jc w:val="left"/>
        <w:rPr>
          <w:rFonts w:cs="Arial"/>
          <w:noProof/>
          <w:szCs w:val="24"/>
        </w:rPr>
      </w:pPr>
    </w:p>
    <w:p w:rsidR="00B82ADD" w:rsidRPr="00C81CAA" w:rsidRDefault="00B82ADD" w:rsidP="00B82ADD">
      <w:pPr>
        <w:widowControl w:val="0"/>
        <w:adjustRightInd w:val="0"/>
        <w:jc w:val="left"/>
        <w:rPr>
          <w:rFonts w:cs="Arial"/>
          <w:noProof/>
          <w:szCs w:val="24"/>
          <w:lang w:val="en-US"/>
        </w:rPr>
      </w:pPr>
      <w:r w:rsidRPr="00BE0192">
        <w:rPr>
          <w:rFonts w:cs="Arial"/>
          <w:noProof/>
          <w:szCs w:val="24"/>
        </w:rPr>
        <w:t xml:space="preserve">MEDEIROS, A. B. F.; LOPES, C. H. A. DE F.; JORGE, M. S. B. Análise da prevenção e tratamento das úlceras por pressão propostos por enfermeiros. </w:t>
      </w:r>
      <w:r w:rsidRPr="00C81CAA">
        <w:rPr>
          <w:rFonts w:cs="Arial"/>
          <w:bCs/>
          <w:i/>
          <w:noProof/>
          <w:szCs w:val="24"/>
          <w:lang w:val="en-US"/>
        </w:rPr>
        <w:t>Rev Esc Enferm USP</w:t>
      </w:r>
      <w:r w:rsidRPr="00C81CAA">
        <w:rPr>
          <w:rFonts w:cs="Arial"/>
          <w:noProof/>
          <w:szCs w:val="24"/>
          <w:lang w:val="en-US"/>
        </w:rPr>
        <w:t xml:space="preserve">, v. 43, n. 1, p. 223–8, 2009. </w:t>
      </w:r>
    </w:p>
    <w:p w:rsidR="00B82ADD" w:rsidRPr="00C81CAA" w:rsidRDefault="00B82ADD" w:rsidP="00B82ADD">
      <w:pPr>
        <w:widowControl w:val="0"/>
        <w:adjustRightInd w:val="0"/>
        <w:jc w:val="left"/>
        <w:rPr>
          <w:rFonts w:cs="Arial"/>
          <w:noProof/>
          <w:szCs w:val="24"/>
          <w:lang w:val="en-US"/>
        </w:rPr>
      </w:pPr>
    </w:p>
    <w:p w:rsidR="00B82ADD" w:rsidRPr="00BE0192" w:rsidRDefault="00B82ADD" w:rsidP="00B82ADD">
      <w:pPr>
        <w:widowControl w:val="0"/>
        <w:adjustRightInd w:val="0"/>
        <w:jc w:val="left"/>
        <w:rPr>
          <w:rFonts w:cs="Arial"/>
          <w:noProof/>
          <w:szCs w:val="24"/>
        </w:rPr>
      </w:pPr>
      <w:r w:rsidRPr="00C81CAA">
        <w:rPr>
          <w:rFonts w:cs="Arial"/>
          <w:noProof/>
          <w:szCs w:val="24"/>
          <w:lang w:val="en-US"/>
        </w:rPr>
        <w:t xml:space="preserve">MENEGON, D. B. et al. </w:t>
      </w:r>
      <w:r w:rsidRPr="00BE0192">
        <w:rPr>
          <w:rFonts w:cs="Arial"/>
          <w:noProof/>
          <w:szCs w:val="24"/>
        </w:rPr>
        <w:t xml:space="preserve">Análise das subescalas de braden como indicativos de risco para úlcera por pressão. </w:t>
      </w:r>
      <w:r w:rsidRPr="00EE4713">
        <w:rPr>
          <w:rFonts w:cs="Arial"/>
          <w:bCs/>
          <w:i/>
          <w:noProof/>
          <w:szCs w:val="24"/>
        </w:rPr>
        <w:t>Texto &amp; Contexto - Enfermagem</w:t>
      </w:r>
      <w:r w:rsidRPr="00BE0192">
        <w:rPr>
          <w:rFonts w:cs="Arial"/>
          <w:noProof/>
          <w:szCs w:val="24"/>
        </w:rPr>
        <w:t xml:space="preserve">, v. 21, n. 4, p. 854–861, 2012. </w:t>
      </w:r>
    </w:p>
    <w:p w:rsidR="00B82ADD" w:rsidRPr="00BE0192" w:rsidRDefault="00B82ADD" w:rsidP="00B82ADD">
      <w:pPr>
        <w:widowControl w:val="0"/>
        <w:adjustRightInd w:val="0"/>
        <w:jc w:val="left"/>
        <w:rPr>
          <w:rFonts w:cs="Arial"/>
          <w:noProof/>
          <w:szCs w:val="24"/>
        </w:rPr>
      </w:pPr>
    </w:p>
    <w:p w:rsidR="00B82ADD" w:rsidRPr="00BE0192" w:rsidRDefault="00B82ADD" w:rsidP="00B82ADD">
      <w:pPr>
        <w:widowControl w:val="0"/>
        <w:adjustRightInd w:val="0"/>
        <w:jc w:val="left"/>
        <w:rPr>
          <w:rFonts w:cs="Arial"/>
          <w:noProof/>
          <w:szCs w:val="24"/>
        </w:rPr>
      </w:pPr>
      <w:r w:rsidRPr="00BE0192">
        <w:rPr>
          <w:rFonts w:cs="Arial"/>
          <w:noProof/>
          <w:szCs w:val="24"/>
        </w:rPr>
        <w:t xml:space="preserve">MORO, J. V.; CALIRI, M. H. L. Úlcera por pressão após a alta hospitalar e o cuidado em domicílio. </w:t>
      </w:r>
      <w:r w:rsidRPr="00EE4713">
        <w:rPr>
          <w:rFonts w:cs="Arial"/>
          <w:bCs/>
          <w:i/>
          <w:noProof/>
          <w:szCs w:val="24"/>
        </w:rPr>
        <w:t>Escola Anna Nery - Revista de Enfermagem</w:t>
      </w:r>
      <w:r w:rsidRPr="00BE0192">
        <w:rPr>
          <w:rFonts w:cs="Arial"/>
          <w:noProof/>
          <w:szCs w:val="24"/>
        </w:rPr>
        <w:t xml:space="preserve">, v. 20, n. 3, p. 1–6, 2016. </w:t>
      </w:r>
    </w:p>
    <w:p w:rsidR="00B82ADD" w:rsidRPr="00BE0192" w:rsidRDefault="00B82ADD" w:rsidP="00B82ADD">
      <w:pPr>
        <w:widowControl w:val="0"/>
        <w:adjustRightInd w:val="0"/>
        <w:jc w:val="left"/>
        <w:rPr>
          <w:rFonts w:cs="Arial"/>
          <w:noProof/>
          <w:szCs w:val="24"/>
        </w:rPr>
      </w:pPr>
    </w:p>
    <w:p w:rsidR="00B82ADD" w:rsidRPr="00BE0192" w:rsidRDefault="00B82ADD" w:rsidP="00B82ADD">
      <w:pPr>
        <w:widowControl w:val="0"/>
        <w:adjustRightInd w:val="0"/>
        <w:jc w:val="left"/>
        <w:rPr>
          <w:rFonts w:cs="Arial"/>
          <w:noProof/>
          <w:szCs w:val="24"/>
        </w:rPr>
      </w:pPr>
      <w:r w:rsidRPr="00BE0192">
        <w:rPr>
          <w:rFonts w:cs="Arial"/>
          <w:noProof/>
          <w:szCs w:val="24"/>
        </w:rPr>
        <w:t xml:space="preserve">PEREIRA, A. G. S. et al. Mapeamento de cuidados de enfermagem com a NIC para paciente em risco de úlcera por pressão. </w:t>
      </w:r>
      <w:r w:rsidRPr="00EE4713">
        <w:rPr>
          <w:rFonts w:cs="Arial"/>
          <w:bCs/>
          <w:i/>
          <w:noProof/>
          <w:szCs w:val="24"/>
        </w:rPr>
        <w:t>Revista da Escola de Enfermagem</w:t>
      </w:r>
      <w:r w:rsidRPr="00BE0192">
        <w:rPr>
          <w:rFonts w:cs="Arial"/>
          <w:noProof/>
          <w:szCs w:val="24"/>
        </w:rPr>
        <w:t xml:space="preserve">, v. 48, n. 3, p. 454–461, 2014. </w:t>
      </w:r>
    </w:p>
    <w:p w:rsidR="00B82ADD" w:rsidRPr="00BE0192" w:rsidRDefault="00B82ADD" w:rsidP="00B82ADD">
      <w:pPr>
        <w:widowControl w:val="0"/>
        <w:adjustRightInd w:val="0"/>
        <w:jc w:val="left"/>
        <w:rPr>
          <w:rFonts w:cs="Arial"/>
          <w:noProof/>
          <w:szCs w:val="24"/>
        </w:rPr>
      </w:pPr>
    </w:p>
    <w:p w:rsidR="00B82ADD" w:rsidRPr="00BE0192" w:rsidRDefault="00B82ADD" w:rsidP="00B82ADD">
      <w:pPr>
        <w:widowControl w:val="0"/>
        <w:adjustRightInd w:val="0"/>
        <w:jc w:val="left"/>
        <w:rPr>
          <w:rFonts w:cs="Arial"/>
          <w:noProof/>
          <w:szCs w:val="24"/>
        </w:rPr>
      </w:pPr>
      <w:r w:rsidRPr="00BE0192">
        <w:rPr>
          <w:rFonts w:cs="Arial"/>
          <w:noProof/>
          <w:szCs w:val="24"/>
        </w:rPr>
        <w:t xml:space="preserve">RAMOS, D. O. et al. Conhecimento de familiares acerca das úlceras por pressão e de seus direitos à reparação. </w:t>
      </w:r>
      <w:r w:rsidRPr="00EE4713">
        <w:rPr>
          <w:rFonts w:cs="Arial"/>
          <w:bCs/>
          <w:i/>
          <w:noProof/>
          <w:szCs w:val="24"/>
        </w:rPr>
        <w:t>Revista Baiana de Enfermagem</w:t>
      </w:r>
      <w:r w:rsidRPr="00BE0192">
        <w:rPr>
          <w:rFonts w:cs="Arial"/>
          <w:noProof/>
          <w:szCs w:val="24"/>
        </w:rPr>
        <w:t xml:space="preserve">, v. 28, n. 1, p. 23–30, 2014. </w:t>
      </w:r>
    </w:p>
    <w:p w:rsidR="00B82ADD" w:rsidRPr="00BE0192" w:rsidRDefault="00B82ADD" w:rsidP="00B82ADD">
      <w:pPr>
        <w:widowControl w:val="0"/>
        <w:adjustRightInd w:val="0"/>
        <w:jc w:val="left"/>
        <w:rPr>
          <w:rFonts w:cs="Arial"/>
          <w:noProof/>
          <w:szCs w:val="24"/>
        </w:rPr>
      </w:pPr>
    </w:p>
    <w:p w:rsidR="00B82ADD" w:rsidRPr="00BE0192" w:rsidRDefault="00B82ADD" w:rsidP="00B82ADD">
      <w:pPr>
        <w:widowControl w:val="0"/>
        <w:adjustRightInd w:val="0"/>
        <w:jc w:val="left"/>
        <w:rPr>
          <w:rFonts w:cs="Arial"/>
          <w:noProof/>
          <w:szCs w:val="24"/>
        </w:rPr>
      </w:pPr>
      <w:r w:rsidRPr="00BE0192">
        <w:rPr>
          <w:rFonts w:cs="Arial"/>
          <w:noProof/>
          <w:szCs w:val="24"/>
        </w:rPr>
        <w:t xml:space="preserve">RANGEL, E. M. L.; CALIRI, M. H. L. Uso das diretrizes para tratamento da úlcera por pressão por enfermeiros de um hospital geral. </w:t>
      </w:r>
      <w:r w:rsidRPr="00EE4713">
        <w:rPr>
          <w:rFonts w:cs="Arial"/>
          <w:bCs/>
          <w:i/>
          <w:noProof/>
          <w:szCs w:val="24"/>
        </w:rPr>
        <w:t>Revista Eletrônica de Enfermagem</w:t>
      </w:r>
      <w:r w:rsidRPr="00BE0192">
        <w:rPr>
          <w:rFonts w:cs="Arial"/>
          <w:noProof/>
          <w:szCs w:val="24"/>
        </w:rPr>
        <w:t xml:space="preserve">, v. 16, n. 1, p. 70–77, 2008. </w:t>
      </w:r>
    </w:p>
    <w:p w:rsidR="00B82ADD" w:rsidRPr="00BE0192" w:rsidRDefault="00EE4713" w:rsidP="00EE4713">
      <w:pPr>
        <w:widowControl w:val="0"/>
        <w:tabs>
          <w:tab w:val="left" w:pos="3795"/>
        </w:tabs>
        <w:adjustRightInd w:val="0"/>
        <w:jc w:val="left"/>
        <w:rPr>
          <w:rFonts w:cs="Arial"/>
          <w:noProof/>
          <w:szCs w:val="24"/>
        </w:rPr>
      </w:pPr>
      <w:r>
        <w:rPr>
          <w:rFonts w:cs="Arial"/>
          <w:noProof/>
          <w:szCs w:val="24"/>
        </w:rPr>
        <w:tab/>
      </w:r>
    </w:p>
    <w:p w:rsidR="00B82ADD" w:rsidRPr="00BE0192" w:rsidRDefault="00B82ADD" w:rsidP="00B82ADD">
      <w:pPr>
        <w:widowControl w:val="0"/>
        <w:adjustRightInd w:val="0"/>
        <w:jc w:val="left"/>
        <w:rPr>
          <w:rFonts w:cs="Arial"/>
          <w:noProof/>
          <w:szCs w:val="24"/>
        </w:rPr>
      </w:pPr>
      <w:r w:rsidRPr="00BE0192">
        <w:rPr>
          <w:rFonts w:cs="Arial"/>
          <w:noProof/>
          <w:szCs w:val="24"/>
        </w:rPr>
        <w:t xml:space="preserve">SILVA, R. M. DA et al. A produção científica brasileira sobre cuidados de enfermagem a pacientes portadores de úlceras por pressão. </w:t>
      </w:r>
      <w:r w:rsidRPr="00EE4713">
        <w:rPr>
          <w:rFonts w:cs="Arial"/>
          <w:bCs/>
          <w:i/>
          <w:noProof/>
          <w:szCs w:val="24"/>
        </w:rPr>
        <w:t>Revista de enfermagem da UFSM</w:t>
      </w:r>
      <w:r w:rsidRPr="00BE0192">
        <w:rPr>
          <w:rFonts w:cs="Arial"/>
          <w:noProof/>
          <w:szCs w:val="24"/>
        </w:rPr>
        <w:t xml:space="preserve">, v. 1, n. 2, p. 246–253, 2010. </w:t>
      </w:r>
    </w:p>
    <w:p w:rsidR="00B82ADD" w:rsidRPr="00BE0192" w:rsidRDefault="00B82ADD" w:rsidP="00B82ADD">
      <w:pPr>
        <w:widowControl w:val="0"/>
        <w:adjustRightInd w:val="0"/>
        <w:jc w:val="left"/>
        <w:rPr>
          <w:rFonts w:cs="Arial"/>
          <w:noProof/>
          <w:szCs w:val="24"/>
        </w:rPr>
      </w:pPr>
    </w:p>
    <w:p w:rsidR="00B82ADD" w:rsidRPr="00BE0192" w:rsidRDefault="00B82ADD" w:rsidP="00B82ADD">
      <w:pPr>
        <w:widowControl w:val="0"/>
        <w:adjustRightInd w:val="0"/>
        <w:jc w:val="left"/>
        <w:rPr>
          <w:rFonts w:cs="Arial"/>
          <w:noProof/>
          <w:szCs w:val="24"/>
        </w:rPr>
      </w:pPr>
      <w:r w:rsidRPr="00BE0192">
        <w:rPr>
          <w:rFonts w:cs="Arial"/>
          <w:noProof/>
          <w:szCs w:val="24"/>
        </w:rPr>
        <w:t xml:space="preserve">SILVA, M. R. V. E; DICK, N. R. M.; MARTINI, A. C. Incidência de úlcera por pressão como indicador de qualidade na assistência de enfermagem. </w:t>
      </w:r>
      <w:r w:rsidRPr="00EE4713">
        <w:rPr>
          <w:rFonts w:cs="Arial"/>
          <w:bCs/>
          <w:i/>
          <w:noProof/>
          <w:szCs w:val="24"/>
        </w:rPr>
        <w:t>Revista de enfermagem da UFSM</w:t>
      </w:r>
      <w:r w:rsidRPr="00BE0192">
        <w:rPr>
          <w:rFonts w:cs="Arial"/>
          <w:noProof/>
          <w:szCs w:val="24"/>
        </w:rPr>
        <w:t xml:space="preserve">, v. 2, n. 2, p. 1–29, 2012. </w:t>
      </w:r>
    </w:p>
    <w:p w:rsidR="00B82ADD" w:rsidRPr="00BE0192" w:rsidRDefault="00B82ADD" w:rsidP="00B82ADD">
      <w:pPr>
        <w:widowControl w:val="0"/>
        <w:adjustRightInd w:val="0"/>
        <w:jc w:val="left"/>
        <w:rPr>
          <w:rFonts w:cs="Arial"/>
          <w:noProof/>
          <w:szCs w:val="24"/>
        </w:rPr>
      </w:pPr>
    </w:p>
    <w:p w:rsidR="00B82ADD" w:rsidRPr="00BE0192" w:rsidRDefault="00B82ADD" w:rsidP="00B82ADD">
      <w:pPr>
        <w:widowControl w:val="0"/>
        <w:adjustRightInd w:val="0"/>
        <w:jc w:val="left"/>
        <w:rPr>
          <w:rFonts w:cs="Arial"/>
          <w:noProof/>
          <w:szCs w:val="24"/>
        </w:rPr>
      </w:pPr>
      <w:r w:rsidRPr="00BE0192">
        <w:rPr>
          <w:rFonts w:cs="Arial"/>
          <w:noProof/>
          <w:szCs w:val="24"/>
        </w:rPr>
        <w:t xml:space="preserve">SOARES, C. F. et al. Prática educativa com enfermeiros da atenção primária: não à lesão por pressão. </w:t>
      </w:r>
      <w:r w:rsidRPr="00EE4713">
        <w:rPr>
          <w:rFonts w:cs="Arial"/>
          <w:bCs/>
          <w:i/>
          <w:noProof/>
          <w:szCs w:val="24"/>
        </w:rPr>
        <w:t>Cogitare Enfermagem</w:t>
      </w:r>
      <w:r w:rsidRPr="00BE0192">
        <w:rPr>
          <w:rFonts w:cs="Arial"/>
          <w:noProof/>
          <w:szCs w:val="24"/>
        </w:rPr>
        <w:t xml:space="preserve">, v. 23, n. 3, p. 1–9, 2018. </w:t>
      </w:r>
    </w:p>
    <w:p w:rsidR="00B82ADD" w:rsidRPr="00BE0192" w:rsidRDefault="00B82ADD" w:rsidP="00B82ADD">
      <w:pPr>
        <w:widowControl w:val="0"/>
        <w:adjustRightInd w:val="0"/>
        <w:jc w:val="left"/>
        <w:rPr>
          <w:rFonts w:cs="Arial"/>
          <w:noProof/>
          <w:szCs w:val="24"/>
        </w:rPr>
      </w:pPr>
    </w:p>
    <w:p w:rsidR="00154974" w:rsidRPr="00BE0192" w:rsidRDefault="00B82ADD" w:rsidP="00B82ADD">
      <w:pPr>
        <w:widowControl w:val="0"/>
        <w:adjustRightInd w:val="0"/>
        <w:jc w:val="left"/>
        <w:rPr>
          <w:b/>
          <w:sz w:val="16"/>
          <w:shd w:val="clear" w:color="auto" w:fill="FFFFFF"/>
        </w:rPr>
      </w:pPr>
      <w:r w:rsidRPr="00BE0192">
        <w:rPr>
          <w:rFonts w:cs="Arial"/>
          <w:noProof/>
          <w:szCs w:val="24"/>
        </w:rPr>
        <w:t xml:space="preserve">SOARES, C. F.; HEIDEMANN, I. T. S. B. Promoção da saúde e prevenção da lesão por pressão: expectativas do enfermeiro da atenção primária. </w:t>
      </w:r>
      <w:r w:rsidRPr="00EE4713">
        <w:rPr>
          <w:rFonts w:cs="Arial"/>
          <w:bCs/>
          <w:i/>
          <w:noProof/>
          <w:szCs w:val="24"/>
        </w:rPr>
        <w:t>Texto &amp; Contexto - Enfermagem</w:t>
      </w:r>
      <w:r w:rsidRPr="00BE0192">
        <w:rPr>
          <w:rFonts w:cs="Arial"/>
          <w:noProof/>
          <w:szCs w:val="24"/>
        </w:rPr>
        <w:t xml:space="preserve">, v. 27, n. 2, p. 1–10, 2018. </w:t>
      </w:r>
      <w:r w:rsidRPr="00BE0192">
        <w:rPr>
          <w:rFonts w:cs="Arial"/>
          <w:b/>
          <w:szCs w:val="24"/>
        </w:rPr>
        <w:fldChar w:fldCharType="end"/>
      </w:r>
      <w:bookmarkEnd w:id="1"/>
    </w:p>
    <w:sectPr w:rsidR="00154974" w:rsidRPr="00BE0192" w:rsidSect="00696317">
      <w:headerReference w:type="default" r:id="rId7"/>
      <w:footerReference w:type="even" r:id="rId8"/>
      <w:footerReference w:type="default" r:id="rId9"/>
      <w:headerReference w:type="first" r:id="rId10"/>
      <w:footerReference w:type="first" r:id="rId11"/>
      <w:pgSz w:w="11907" w:h="16840" w:code="9"/>
      <w:pgMar w:top="2524" w:right="1134" w:bottom="2127" w:left="1701" w:header="720" w:footer="1212" w:gutter="0"/>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35E36" w:rsidRDefault="00B35E36">
      <w:r>
        <w:separator/>
      </w:r>
    </w:p>
  </w:endnote>
  <w:endnote w:type="continuationSeparator" w:id="0">
    <w:p w:rsidR="00B35E36" w:rsidRDefault="00B3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4EB6" w:rsidRDefault="00686B79">
    <w:pPr>
      <w:pStyle w:val="Rodap"/>
      <w:jc w:val="right"/>
    </w:pPr>
    <w:r>
      <w:fldChar w:fldCharType="begin"/>
    </w:r>
    <w:r>
      <w:instrText>PAGE   \* MERGEFORMAT</w:instrText>
    </w:r>
    <w:r>
      <w:fldChar w:fldCharType="separate"/>
    </w:r>
    <w:r>
      <w:rPr>
        <w:noProof/>
      </w:rPr>
      <w:t>2</w:t>
    </w:r>
    <w:r>
      <w:rPr>
        <w:noProof/>
      </w:rPr>
      <w:fldChar w:fldCharType="end"/>
    </w:r>
  </w:p>
  <w:p w:rsidR="00074EB6" w:rsidRDefault="00B35E36">
    <w:pPr>
      <w:pStyle w:val="Rodap"/>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4552" w:rsidRPr="00BC7195" w:rsidRDefault="00292221">
    <w:pPr>
      <w:pStyle w:val="Rodap"/>
    </w:pPr>
    <w:r>
      <w:rPr>
        <w:noProof/>
      </w:rPr>
      <w:drawing>
        <wp:anchor distT="0" distB="0" distL="114300" distR="114300" simplePos="0" relativeHeight="251668480" behindDoc="0" locked="0" layoutInCell="1" allowOverlap="1" wp14:anchorId="1688F9FF" wp14:editId="1FEB7C1D">
          <wp:simplePos x="0" y="0"/>
          <wp:positionH relativeFrom="margin">
            <wp:posOffset>1263015</wp:posOffset>
          </wp:positionH>
          <wp:positionV relativeFrom="margin">
            <wp:posOffset>8055610</wp:posOffset>
          </wp:positionV>
          <wp:extent cx="3714750" cy="959485"/>
          <wp:effectExtent l="0" t="0" r="0" b="0"/>
          <wp:wrapSquare wrapText="bothSides"/>
          <wp:docPr id="5" name="Imagem 5" descr="Descrição: http://i65.tinypic.com/dca82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descr="Descrição: http://i65.tinypic.com/dca82b.png"/>
                  <pic:cNvPicPr>
                    <a:picLocks noChangeAspect="1" noChangeArrowheads="1"/>
                  </pic:cNvPicPr>
                </pic:nvPicPr>
                <pic:blipFill rotWithShape="1">
                  <a:blip r:embed="rId1">
                    <a:extLst>
                      <a:ext uri="{28A0092B-C50C-407E-A947-70E740481C1C}">
                        <a14:useLocalDpi xmlns:a14="http://schemas.microsoft.com/office/drawing/2010/main" val="0"/>
                      </a:ext>
                    </a:extLst>
                  </a:blip>
                  <a:srcRect l="39629"/>
                  <a:stretch/>
                </pic:blipFill>
                <pic:spPr bwMode="auto">
                  <a:xfrm>
                    <a:off x="0" y="0"/>
                    <a:ext cx="3714750" cy="9594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86B79">
      <w:rPr>
        <w:noProof/>
      </w:rPr>
      <w:drawing>
        <wp:anchor distT="0" distB="0" distL="114300" distR="114300" simplePos="0" relativeHeight="251659264" behindDoc="0" locked="0" layoutInCell="1" allowOverlap="1" wp14:anchorId="71B9AE53" wp14:editId="7B61A467">
          <wp:simplePos x="0" y="0"/>
          <wp:positionH relativeFrom="margin">
            <wp:posOffset>-670560</wp:posOffset>
          </wp:positionH>
          <wp:positionV relativeFrom="margin">
            <wp:posOffset>8065135</wp:posOffset>
          </wp:positionV>
          <wp:extent cx="1356995" cy="959485"/>
          <wp:effectExtent l="0" t="0" r="0" b="0"/>
          <wp:wrapSquare wrapText="bothSides"/>
          <wp:docPr id="2" name="Imagem 2" descr="Descrição: http://i65.tinypic.com/dca82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descr="Descrição: http://i65.tinypic.com/dca82b.png"/>
                  <pic:cNvPicPr>
                    <a:picLocks noChangeAspect="1" noChangeArrowheads="1"/>
                  </pic:cNvPicPr>
                </pic:nvPicPr>
                <pic:blipFill rotWithShape="1">
                  <a:blip r:embed="rId1">
                    <a:extLst>
                      <a:ext uri="{28A0092B-C50C-407E-A947-70E740481C1C}">
                        <a14:useLocalDpi xmlns:a14="http://schemas.microsoft.com/office/drawing/2010/main" val="0"/>
                      </a:ext>
                    </a:extLst>
                  </a:blip>
                  <a:srcRect r="77941"/>
                  <a:stretch/>
                </pic:blipFill>
                <pic:spPr bwMode="auto">
                  <a:xfrm>
                    <a:off x="0" y="0"/>
                    <a:ext cx="1356995" cy="9594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86B79">
      <w:rPr>
        <w:noProof/>
      </w:rPr>
      <mc:AlternateContent>
        <mc:Choice Requires="wps">
          <w:drawing>
            <wp:anchor distT="0" distB="0" distL="114300" distR="114300" simplePos="0" relativeHeight="251663360" behindDoc="0" locked="0" layoutInCell="1" allowOverlap="1" wp14:anchorId="6BED062A" wp14:editId="7F12781C">
              <wp:simplePos x="0" y="0"/>
              <wp:positionH relativeFrom="column">
                <wp:posOffset>974090</wp:posOffset>
              </wp:positionH>
              <wp:positionV relativeFrom="paragraph">
                <wp:posOffset>-202565</wp:posOffset>
              </wp:positionV>
              <wp:extent cx="2299970" cy="237490"/>
              <wp:effectExtent l="2540" t="0" r="1905" b="3175"/>
              <wp:wrapNone/>
              <wp:docPr id="4" name="Caixa de texto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9970" cy="2374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66B50" w:rsidRPr="001E0AF0" w:rsidRDefault="00686B79" w:rsidP="00E66B50">
                          <w:pPr>
                            <w:rPr>
                              <w:b/>
                            </w:rPr>
                          </w:pPr>
                          <w:r>
                            <w:rPr>
                              <w:b/>
                            </w:rPr>
                            <w:t>Apoio</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type w14:anchorId="6BED062A" id="_x0000_t202" coordsize="21600,21600" o:spt="202" path="m,l,21600r21600,l21600,xe">
              <v:stroke joinstyle="miter"/>
              <v:path gradientshapeok="t" o:connecttype="rect"/>
            </v:shapetype>
            <v:shape id="Caixa de texto 4" o:spid="_x0000_s1026" type="#_x0000_t202" style="position:absolute;left:0;text-align:left;margin-left:76.7pt;margin-top:-15.95pt;width:181.1pt;height:18.7pt;z-index:25166336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" stroked="f">
              <v:textbox style="mso-fit-shape-to-text:t">
                <w:txbxContent>
                  <w:p w:rsidR="00E66B50" w:rsidRPr="001E0AF0" w:rsidRDefault="00686B79" w:rsidP="00E66B50">
                    <w:pPr>
                      <w:rPr>
                        <w:b/>
                      </w:rPr>
                    </w:pPr>
                    <w:r>
                      <w:rPr>
                        <w:b/>
                      </w:rPr>
                      <w:t>Apoio</w:t>
                    </w:r>
                  </w:p>
                </w:txbxContent>
              </v:textbox>
            </v:shape>
          </w:pict>
        </mc:Fallback>
      </mc:AlternateContent>
    </w:r>
    <w:r w:rsidR="00686B79">
      <w:rPr>
        <w:noProof/>
      </w:rPr>
      <mc:AlternateContent>
        <mc:Choice Requires="wps">
          <w:drawing>
            <wp:anchor distT="0" distB="0" distL="114300" distR="114300" simplePos="0" relativeHeight="251662336" behindDoc="0" locked="0" layoutInCell="1" allowOverlap="1" wp14:anchorId="0296B7F2" wp14:editId="6B1B766F">
              <wp:simplePos x="0" y="0"/>
              <wp:positionH relativeFrom="column">
                <wp:posOffset>-511810</wp:posOffset>
              </wp:positionH>
              <wp:positionV relativeFrom="paragraph">
                <wp:posOffset>-202565</wp:posOffset>
              </wp:positionV>
              <wp:extent cx="2301875" cy="237490"/>
              <wp:effectExtent l="2540" t="0" r="0" b="3175"/>
              <wp:wrapNone/>
              <wp:docPr id="3" name="Caixa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01875" cy="2374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E0AF0" w:rsidRPr="001E0AF0" w:rsidRDefault="00686B79">
                          <w:pPr>
                            <w:rPr>
                              <w:b/>
                            </w:rPr>
                          </w:pPr>
                          <w:r w:rsidRPr="001E0AF0">
                            <w:rPr>
                              <w:b/>
                            </w:rPr>
                            <w:t>Realização</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0296B7F2" id="Caixa de texto 3" o:spid="_x0000_s1027" type="#_x0000_t202" style="position:absolute;left:0;text-align:left;margin-left:-40.3pt;margin-top:-15.95pt;width:181.25pt;height:18.7pt;z-index:25166233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" stroked="f">
              <v:textbox style="mso-fit-shape-to-text:t">
                <w:txbxContent>
                  <w:p w:rsidR="001E0AF0" w:rsidRPr="001E0AF0" w:rsidRDefault="00686B79">
                    <w:pPr>
                      <w:rPr>
                        <w:b/>
                      </w:rPr>
                    </w:pPr>
                    <w:r w:rsidRPr="001E0AF0">
                      <w:rPr>
                        <w:b/>
                      </w:rPr>
                      <w:t>Realização</w:t>
                    </w:r>
                  </w:p>
                </w:txbxContent>
              </v:textbox>
            </v:shape>
          </w:pict>
        </mc:Fallback>
      </mc:AlternateContent>
    </w:r>
  </w:p>
  <w:p w:rsidR="00B07EE1" w:rsidRDefault="00686B79">
    <w:pPr>
      <w:pStyle w:val="Rodap"/>
    </w:pPr>
    <w:r>
      <w:rPr>
        <w:noProof/>
      </w:rPr>
      <w:drawing>
        <wp:anchor distT="0" distB="0" distL="114300" distR="114300" simplePos="0" relativeHeight="251669504" behindDoc="0" locked="0" layoutInCell="1" allowOverlap="1" wp14:anchorId="179B7106" wp14:editId="414B9E90">
          <wp:simplePos x="0" y="0"/>
          <wp:positionH relativeFrom="margin">
            <wp:posOffset>4853940</wp:posOffset>
          </wp:positionH>
          <wp:positionV relativeFrom="margin">
            <wp:posOffset>8434705</wp:posOffset>
          </wp:positionV>
          <wp:extent cx="790575" cy="167005"/>
          <wp:effectExtent l="0" t="0" r="9525" b="4445"/>
          <wp:wrapSquare wrapText="bothSides"/>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pesp.jpg"/>
                  <pic:cNvPicPr/>
                </pic:nvPicPr>
                <pic:blipFill>
                  <a:blip r:embed="rId2" cstate="print">
                    <a:extLst>
                      <a:ext uri="{28A0092B-C50C-407E-A947-70E740481C1C}">
                        <a14:useLocalDpi xmlns:a14="http://schemas.microsoft.com/office/drawing/2010/main" val="0"/>
                      </a:ext>
                    </a:extLst>
                  </a:blip>
                  <a:stretch>
                    <a:fillRect/>
                  </a:stretch>
                </pic:blipFill>
                <pic:spPr>
                  <a:xfrm>
                    <a:off x="0" y="0"/>
                    <a:ext cx="790575" cy="167005"/>
                  </a:xfrm>
                  <a:prstGeom prst="rect">
                    <a:avLst/>
                  </a:prstGeom>
                </pic:spPr>
              </pic:pic>
            </a:graphicData>
          </a:graphic>
          <wp14:sizeRelH relativeFrom="margin">
            <wp14:pctWidth>0</wp14:pctWidth>
          </wp14:sizeRelH>
          <wp14:sizeRelV relativeFrom="margin">
            <wp14:pctHeight>0</wp14:pctHeight>
          </wp14:sizeRelV>
        </wp:anchor>
      </w:drawing>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0EB7" w:rsidRDefault="00686B79" w:rsidP="00D60EB7">
    <w:pPr>
      <w:pStyle w:val="Rodap"/>
      <w:jc w:val="center"/>
    </w:pPr>
    <w:r>
      <w:t xml:space="preserve">II CONINTER – Congresso Internacional Interdisciplinar em Sociais e Humanidades </w:t>
    </w:r>
  </w:p>
  <w:p w:rsidR="00B964BA" w:rsidRDefault="00686B79" w:rsidP="00D60EB7">
    <w:pPr>
      <w:pStyle w:val="Rodap"/>
      <w:jc w:val="center"/>
    </w:pPr>
    <w:r>
      <w:t>Belo Horizonte, de 8 a 11 de outubro de 2013</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35E36" w:rsidRDefault="00B35E36">
      <w:r>
        <w:separator/>
      </w:r>
    </w:p>
  </w:footnote>
  <w:footnote w:type="continuationSeparator" w:id="0">
    <w:p w:rsidR="00B35E36" w:rsidRDefault="00B35E3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508D4" w:rsidRDefault="0068594A" w:rsidP="000C3153">
    <w:pPr>
      <w:pStyle w:val="Cabealho"/>
      <w:jc w:val="right"/>
    </w:pPr>
    <w:r>
      <w:rPr>
        <w:noProof/>
      </w:rPr>
      <w:drawing>
        <wp:anchor distT="0" distB="0" distL="114300" distR="114300" simplePos="0" relativeHeight="251670528" behindDoc="0" locked="0" layoutInCell="1" allowOverlap="1" wp14:anchorId="3C5552AB" wp14:editId="30512C6F">
          <wp:simplePos x="0" y="0"/>
          <wp:positionH relativeFrom="margin">
            <wp:posOffset>4253865</wp:posOffset>
          </wp:positionH>
          <wp:positionV relativeFrom="margin">
            <wp:posOffset>-1365250</wp:posOffset>
          </wp:positionV>
          <wp:extent cx="1905000" cy="906780"/>
          <wp:effectExtent l="0" t="0" r="0" b="7620"/>
          <wp:wrapSquare wrapText="bothSides"/>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RCA 1.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905000" cy="906780"/>
                  </a:xfrm>
                  <a:prstGeom prst="rect">
                    <a:avLst/>
                  </a:prstGeom>
                </pic:spPr>
              </pic:pic>
            </a:graphicData>
          </a:graphic>
          <wp14:sizeRelH relativeFrom="margin">
            <wp14:pctWidth>0</wp14:pctWidth>
          </wp14:sizeRelH>
          <wp14:sizeRelV relativeFrom="margin">
            <wp14:pctHeight>0</wp14:pctHeight>
          </wp14:sizeRelV>
        </wp:anchor>
      </w:drawing>
    </w:r>
    <w:r w:rsidR="000C3153">
      <w:rPr>
        <w:noProof/>
      </w:rPr>
      <w:drawing>
        <wp:anchor distT="0" distB="0" distL="114300" distR="114300" simplePos="0" relativeHeight="251666432" behindDoc="0" locked="0" layoutInCell="1" allowOverlap="1" wp14:anchorId="66FDC483" wp14:editId="3068B786">
          <wp:simplePos x="0" y="0"/>
          <wp:positionH relativeFrom="margin">
            <wp:posOffset>689610</wp:posOffset>
          </wp:positionH>
          <wp:positionV relativeFrom="margin">
            <wp:posOffset>-3382010</wp:posOffset>
          </wp:positionV>
          <wp:extent cx="1278890" cy="4832350"/>
          <wp:effectExtent l="0" t="5080" r="0" b="0"/>
          <wp:wrapSquare wrapText="bothSides"/>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ar.PNG"/>
                  <pic:cNvPicPr/>
                </pic:nvPicPr>
                <pic:blipFill rotWithShape="1">
                  <a:blip r:embed="rId2">
                    <a:extLst>
                      <a:ext uri="{28A0092B-C50C-407E-A947-70E740481C1C}">
                        <a14:useLocalDpi xmlns:a14="http://schemas.microsoft.com/office/drawing/2010/main" val="0"/>
                      </a:ext>
                    </a:extLst>
                  </a:blip>
                  <a:srcRect r="76313"/>
                  <a:stretch/>
                </pic:blipFill>
                <pic:spPr bwMode="auto">
                  <a:xfrm rot="5400000">
                    <a:off x="0" y="0"/>
                    <a:ext cx="1278890" cy="48323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48C9" w:rsidRDefault="00686B79">
    <w:pPr>
      <w:pStyle w:val="Cabealho"/>
      <w:jc w:val="right"/>
    </w:pPr>
    <w:r>
      <w:rPr>
        <w:noProof/>
      </w:rPr>
      <w:drawing>
        <wp:anchor distT="0" distB="0" distL="114300" distR="114300" simplePos="0" relativeHeight="251660288" behindDoc="0" locked="0" layoutInCell="1" allowOverlap="1" wp14:anchorId="0A273AFB" wp14:editId="1E0E6CB4">
          <wp:simplePos x="0" y="0"/>
          <wp:positionH relativeFrom="margin">
            <wp:posOffset>-948690</wp:posOffset>
          </wp:positionH>
          <wp:positionV relativeFrom="margin">
            <wp:posOffset>-1087120</wp:posOffset>
          </wp:positionV>
          <wp:extent cx="2113280" cy="905510"/>
          <wp:effectExtent l="0" t="0" r="1270" b="8890"/>
          <wp:wrapSquare wrapText="bothSides"/>
          <wp:docPr id="1" name="Imagem 1" descr="Logotipo_SIDTe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descr="Logotipo_SIDTec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13280" cy="905510"/>
                  </a:xfrm>
                  <a:prstGeom prst="rect">
                    <a:avLst/>
                  </a:prstGeom>
                  <a:noFill/>
                  <a:ln>
                    <a:noFill/>
                  </a:ln>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1</w:t>
    </w:r>
    <w:r>
      <w:rPr>
        <w:noProof/>
      </w:rPr>
      <w:fldChar w:fldCharType="end"/>
    </w:r>
  </w:p>
  <w:p w:rsidR="00D22BA2" w:rsidRPr="00447739" w:rsidRDefault="00B35E36" w:rsidP="00447739">
    <w:pPr>
      <w:pStyle w:val="Cabealho"/>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06B6627"/>
    <w:multiLevelType w:val="multilevel"/>
    <w:tmpl w:val="09CAE04A"/>
    <w:lvl w:ilvl="0">
      <w:start w:val="1"/>
      <w:numFmt w:val="decimal"/>
      <w:pStyle w:val="Seo"/>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6B79"/>
    <w:rsid w:val="000A29EB"/>
    <w:rsid w:val="000C3153"/>
    <w:rsid w:val="000E0DE7"/>
    <w:rsid w:val="00173298"/>
    <w:rsid w:val="001E428C"/>
    <w:rsid w:val="00270F06"/>
    <w:rsid w:val="00292221"/>
    <w:rsid w:val="00393C57"/>
    <w:rsid w:val="00547422"/>
    <w:rsid w:val="00565168"/>
    <w:rsid w:val="00596B11"/>
    <w:rsid w:val="005B5122"/>
    <w:rsid w:val="00680ACF"/>
    <w:rsid w:val="0068594A"/>
    <w:rsid w:val="00686B79"/>
    <w:rsid w:val="00812594"/>
    <w:rsid w:val="0082067A"/>
    <w:rsid w:val="008A4EF2"/>
    <w:rsid w:val="00934EB1"/>
    <w:rsid w:val="00A668AB"/>
    <w:rsid w:val="00B35E36"/>
    <w:rsid w:val="00B75221"/>
    <w:rsid w:val="00B82ADD"/>
    <w:rsid w:val="00BE0192"/>
    <w:rsid w:val="00BE3146"/>
    <w:rsid w:val="00C13EAD"/>
    <w:rsid w:val="00C81CAA"/>
    <w:rsid w:val="00D308FC"/>
    <w:rsid w:val="00D544B4"/>
    <w:rsid w:val="00DB43AF"/>
    <w:rsid w:val="00E218E7"/>
    <w:rsid w:val="00E27A43"/>
    <w:rsid w:val="00EE4713"/>
    <w:rsid w:val="00F26D06"/>
    <w:rsid w:val="00F34DEB"/>
    <w:rsid w:val="00F6261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841A078-05A1-4B41-B05E-DA3F7DB041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Resumo"/>
    <w:qFormat/>
    <w:rsid w:val="00686B79"/>
    <w:pPr>
      <w:autoSpaceDE w:val="0"/>
      <w:autoSpaceDN w:val="0"/>
      <w:spacing w:after="0" w:line="240" w:lineRule="auto"/>
      <w:jc w:val="both"/>
    </w:pPr>
    <w:rPr>
      <w:rFonts w:ascii="Arial" w:eastAsia="MS Mincho" w:hAnsi="Arial" w:cs="Times New Roman"/>
      <w:sz w:val="20"/>
      <w:szCs w:val="20"/>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rsid w:val="00686B79"/>
    <w:pPr>
      <w:tabs>
        <w:tab w:val="center" w:pos="4419"/>
        <w:tab w:val="right" w:pos="8838"/>
      </w:tabs>
    </w:pPr>
  </w:style>
  <w:style w:type="character" w:customStyle="1" w:styleId="CabealhoChar">
    <w:name w:val="Cabeçalho Char"/>
    <w:basedOn w:val="Fontepargpadro"/>
    <w:link w:val="Cabealho"/>
    <w:uiPriority w:val="99"/>
    <w:rsid w:val="00686B79"/>
    <w:rPr>
      <w:rFonts w:ascii="Arial" w:eastAsia="MS Mincho" w:hAnsi="Arial" w:cs="Times New Roman"/>
      <w:sz w:val="20"/>
      <w:szCs w:val="20"/>
      <w:lang w:eastAsia="pt-BR"/>
    </w:rPr>
  </w:style>
  <w:style w:type="paragraph" w:styleId="Rodap">
    <w:name w:val="footer"/>
    <w:basedOn w:val="Normal"/>
    <w:link w:val="RodapChar"/>
    <w:uiPriority w:val="99"/>
    <w:rsid w:val="00686B79"/>
    <w:pPr>
      <w:tabs>
        <w:tab w:val="center" w:pos="4419"/>
        <w:tab w:val="right" w:pos="8838"/>
      </w:tabs>
    </w:pPr>
  </w:style>
  <w:style w:type="character" w:customStyle="1" w:styleId="RodapChar">
    <w:name w:val="Rodapé Char"/>
    <w:basedOn w:val="Fontepargpadro"/>
    <w:link w:val="Rodap"/>
    <w:uiPriority w:val="99"/>
    <w:rsid w:val="00686B79"/>
    <w:rPr>
      <w:rFonts w:ascii="Arial" w:eastAsia="MS Mincho" w:hAnsi="Arial" w:cs="Times New Roman"/>
      <w:sz w:val="20"/>
      <w:szCs w:val="20"/>
      <w:lang w:eastAsia="pt-BR"/>
    </w:rPr>
  </w:style>
  <w:style w:type="character" w:styleId="Forte">
    <w:name w:val="Strong"/>
    <w:qFormat/>
    <w:rsid w:val="00686B79"/>
    <w:rPr>
      <w:b/>
      <w:bCs/>
    </w:rPr>
  </w:style>
  <w:style w:type="paragraph" w:styleId="NormalWeb">
    <w:name w:val="Normal (Web)"/>
    <w:basedOn w:val="Normal"/>
    <w:uiPriority w:val="99"/>
    <w:unhideWhenUsed/>
    <w:rsid w:val="00686B79"/>
    <w:pPr>
      <w:autoSpaceDE/>
      <w:autoSpaceDN/>
      <w:spacing w:before="100" w:beforeAutospacing="1" w:after="100" w:afterAutospacing="1"/>
      <w:jc w:val="left"/>
    </w:pPr>
    <w:rPr>
      <w:rFonts w:ascii="Times New Roman" w:eastAsia="Times New Roman" w:hAnsi="Times New Roman"/>
      <w:sz w:val="24"/>
      <w:szCs w:val="24"/>
    </w:rPr>
  </w:style>
  <w:style w:type="character" w:styleId="Hyperlink">
    <w:name w:val="Hyperlink"/>
    <w:basedOn w:val="Fontepargpadro"/>
    <w:uiPriority w:val="99"/>
    <w:semiHidden/>
    <w:unhideWhenUsed/>
    <w:rsid w:val="00686B79"/>
    <w:rPr>
      <w:color w:val="0000FF"/>
      <w:u w:val="single"/>
    </w:rPr>
  </w:style>
  <w:style w:type="paragraph" w:customStyle="1" w:styleId="FPCNomedoAutor">
    <w:name w:val="FPC Nome do Autor"/>
    <w:basedOn w:val="Normal"/>
    <w:rsid w:val="00686B79"/>
    <w:pPr>
      <w:autoSpaceDE/>
      <w:autoSpaceDN/>
      <w:spacing w:before="360" w:after="120"/>
      <w:jc w:val="center"/>
    </w:pPr>
    <w:rPr>
      <w:b/>
      <w:sz w:val="24"/>
      <w:szCs w:val="24"/>
    </w:rPr>
  </w:style>
  <w:style w:type="paragraph" w:customStyle="1" w:styleId="FPCTextonormal">
    <w:name w:val="FPC Texto normal"/>
    <w:basedOn w:val="Normal"/>
    <w:rsid w:val="00686B79"/>
    <w:pPr>
      <w:autoSpaceDE/>
      <w:autoSpaceDN/>
      <w:spacing w:before="120" w:after="120"/>
    </w:pPr>
    <w:rPr>
      <w:sz w:val="22"/>
      <w:szCs w:val="24"/>
    </w:rPr>
  </w:style>
  <w:style w:type="paragraph" w:styleId="Ttulo">
    <w:name w:val="Title"/>
    <w:basedOn w:val="Normal"/>
    <w:next w:val="Normal"/>
    <w:link w:val="TtuloChar"/>
    <w:qFormat/>
    <w:rsid w:val="00686B79"/>
    <w:pPr>
      <w:spacing w:line="360" w:lineRule="auto"/>
      <w:jc w:val="center"/>
      <w:outlineLvl w:val="0"/>
    </w:pPr>
    <w:rPr>
      <w:rFonts w:eastAsia="Times New Roman"/>
      <w:b/>
      <w:bCs/>
      <w:caps/>
      <w:kern w:val="28"/>
      <w:sz w:val="28"/>
      <w:szCs w:val="32"/>
    </w:rPr>
  </w:style>
  <w:style w:type="character" w:customStyle="1" w:styleId="TtuloChar">
    <w:name w:val="Título Char"/>
    <w:basedOn w:val="Fontepargpadro"/>
    <w:link w:val="Ttulo"/>
    <w:rsid w:val="00686B79"/>
    <w:rPr>
      <w:rFonts w:ascii="Arial" w:eastAsia="Times New Roman" w:hAnsi="Arial" w:cs="Times New Roman"/>
      <w:b/>
      <w:bCs/>
      <w:caps/>
      <w:kern w:val="28"/>
      <w:sz w:val="28"/>
      <w:szCs w:val="32"/>
      <w:lang w:eastAsia="pt-BR"/>
    </w:rPr>
  </w:style>
  <w:style w:type="paragraph" w:styleId="Subttulo">
    <w:name w:val="Subtitle"/>
    <w:aliases w:val="Citação Direta"/>
    <w:basedOn w:val="Normal"/>
    <w:next w:val="Normal"/>
    <w:link w:val="SubttuloChar"/>
    <w:qFormat/>
    <w:rsid w:val="00686B79"/>
    <w:pPr>
      <w:ind w:left="2268"/>
    </w:pPr>
    <w:rPr>
      <w:rFonts w:eastAsia="Times New Roman"/>
      <w:szCs w:val="24"/>
    </w:rPr>
  </w:style>
  <w:style w:type="character" w:customStyle="1" w:styleId="SubttuloChar">
    <w:name w:val="Subtítulo Char"/>
    <w:aliases w:val="Citação Direta Char"/>
    <w:basedOn w:val="Fontepargpadro"/>
    <w:link w:val="Subttulo"/>
    <w:rsid w:val="00686B79"/>
    <w:rPr>
      <w:rFonts w:ascii="Arial" w:eastAsia="Times New Roman" w:hAnsi="Arial" w:cs="Times New Roman"/>
      <w:sz w:val="20"/>
      <w:szCs w:val="24"/>
      <w:lang w:eastAsia="pt-BR"/>
    </w:rPr>
  </w:style>
  <w:style w:type="paragraph" w:customStyle="1" w:styleId="Seo">
    <w:name w:val="Seção"/>
    <w:basedOn w:val="Normal"/>
    <w:link w:val="SeoChar"/>
    <w:qFormat/>
    <w:rsid w:val="00686B79"/>
    <w:pPr>
      <w:numPr>
        <w:numId w:val="1"/>
      </w:numPr>
    </w:pPr>
    <w:rPr>
      <w:b/>
      <w:sz w:val="24"/>
      <w:szCs w:val="24"/>
    </w:rPr>
  </w:style>
  <w:style w:type="paragraph" w:styleId="SemEspaamento">
    <w:name w:val="No Spacing"/>
    <w:uiPriority w:val="1"/>
    <w:qFormat/>
    <w:rsid w:val="00686B79"/>
    <w:pPr>
      <w:autoSpaceDE w:val="0"/>
      <w:autoSpaceDN w:val="0"/>
      <w:spacing w:after="0" w:line="240" w:lineRule="auto"/>
      <w:ind w:firstLine="709"/>
      <w:jc w:val="both"/>
    </w:pPr>
    <w:rPr>
      <w:rFonts w:ascii="Arial" w:eastAsia="MS Mincho" w:hAnsi="Arial" w:cs="Times New Roman"/>
      <w:sz w:val="24"/>
      <w:szCs w:val="20"/>
      <w:lang w:eastAsia="pt-BR"/>
    </w:rPr>
  </w:style>
  <w:style w:type="character" w:customStyle="1" w:styleId="SeoChar">
    <w:name w:val="Seção Char"/>
    <w:link w:val="Seo"/>
    <w:rsid w:val="00686B79"/>
    <w:rPr>
      <w:rFonts w:ascii="Arial" w:eastAsia="MS Mincho" w:hAnsi="Arial" w:cs="Times New Roman"/>
      <w:b/>
      <w:sz w:val="24"/>
      <w:szCs w:val="24"/>
      <w:lang w:eastAsia="pt-BR"/>
    </w:rPr>
  </w:style>
  <w:style w:type="paragraph" w:styleId="Textodebalo">
    <w:name w:val="Balloon Text"/>
    <w:basedOn w:val="Normal"/>
    <w:link w:val="TextodebaloChar"/>
    <w:uiPriority w:val="99"/>
    <w:semiHidden/>
    <w:unhideWhenUsed/>
    <w:rsid w:val="000C3153"/>
    <w:rPr>
      <w:rFonts w:ascii="Tahoma" w:hAnsi="Tahoma" w:cs="Tahoma"/>
      <w:sz w:val="16"/>
      <w:szCs w:val="16"/>
    </w:rPr>
  </w:style>
  <w:style w:type="character" w:customStyle="1" w:styleId="TextodebaloChar">
    <w:name w:val="Texto de balão Char"/>
    <w:basedOn w:val="Fontepargpadro"/>
    <w:link w:val="Textodebalo"/>
    <w:uiPriority w:val="99"/>
    <w:semiHidden/>
    <w:rsid w:val="000C3153"/>
    <w:rPr>
      <w:rFonts w:ascii="Tahoma" w:eastAsia="MS Mincho" w:hAnsi="Tahoma" w:cs="Tahoma"/>
      <w:sz w:val="16"/>
      <w:szCs w:val="16"/>
      <w:lang w:eastAsia="pt-BR"/>
    </w:rPr>
  </w:style>
  <w:style w:type="table" w:styleId="TabeladeLista6Colorida">
    <w:name w:val="List Table 6 Colorful"/>
    <w:basedOn w:val="Tabelanormal"/>
    <w:uiPriority w:val="51"/>
    <w:rsid w:val="00B82ADD"/>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Pr-formataoHTML">
    <w:name w:val="HTML Preformatted"/>
    <w:basedOn w:val="Normal"/>
    <w:link w:val="Pr-formataoHTMLChar"/>
    <w:uiPriority w:val="99"/>
    <w:semiHidden/>
    <w:unhideWhenUsed/>
    <w:rsid w:val="000A29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jc w:val="left"/>
    </w:pPr>
    <w:rPr>
      <w:rFonts w:ascii="Courier New" w:eastAsia="Times New Roman" w:hAnsi="Courier New" w:cs="Courier New"/>
    </w:rPr>
  </w:style>
  <w:style w:type="character" w:customStyle="1" w:styleId="Pr-formataoHTMLChar">
    <w:name w:val="Pré-formatação HTML Char"/>
    <w:basedOn w:val="Fontepargpadro"/>
    <w:link w:val="Pr-formataoHTML"/>
    <w:uiPriority w:val="99"/>
    <w:semiHidden/>
    <w:rsid w:val="000A29EB"/>
    <w:rPr>
      <w:rFonts w:ascii="Courier New" w:eastAsia="Times New Roman" w:hAnsi="Courier New" w:cs="Courier New"/>
      <w:sz w:val="20"/>
      <w:szCs w:val="20"/>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2301386">
      <w:bodyDiv w:val="1"/>
      <w:marLeft w:val="0"/>
      <w:marRight w:val="0"/>
      <w:marTop w:val="0"/>
      <w:marBottom w:val="0"/>
      <w:divBdr>
        <w:top w:val="none" w:sz="0" w:space="0" w:color="auto"/>
        <w:left w:val="none" w:sz="0" w:space="0" w:color="auto"/>
        <w:bottom w:val="none" w:sz="0" w:space="0" w:color="auto"/>
        <w:right w:val="none" w:sz="0" w:space="0" w:color="auto"/>
      </w:divBdr>
    </w:div>
    <w:div w:id="928347941">
      <w:bodyDiv w:val="1"/>
      <w:marLeft w:val="0"/>
      <w:marRight w:val="0"/>
      <w:marTop w:val="0"/>
      <w:marBottom w:val="0"/>
      <w:divBdr>
        <w:top w:val="none" w:sz="0" w:space="0" w:color="auto"/>
        <w:left w:val="none" w:sz="0" w:space="0" w:color="auto"/>
        <w:bottom w:val="none" w:sz="0" w:space="0" w:color="auto"/>
        <w:right w:val="none" w:sz="0" w:space="0" w:color="auto"/>
      </w:divBdr>
    </w:div>
    <w:div w:id="12487293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3.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footer" Target="footer2.xml"/></Relationships>
</file>

<file path=word/_rels/footer2.xml.rels><?xml version="1.0" encoding="UTF-8" standalone="yes"?>
<Relationships xmlns="http://schemas.openxmlformats.org/package/2006/relationships"><Relationship Id="rId2" Type="http://schemas.openxmlformats.org/officeDocument/2006/relationships/image" Target="media/image4.jpg"/><Relationship Id="rId1" Type="http://schemas.openxmlformats.org/officeDocument/2006/relationships/image" Target="media/image3.png"/></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2</TotalTime>
  <Pages>9</Pages>
  <Words>15796</Words>
  <Characters>85299</Characters>
  <Application>Microsoft Office Word</Application>
  <DocSecurity>0</DocSecurity>
  <Lines>710</Lines>
  <Paragraphs>20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08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ão Vitor M. Moreira</dc:creator>
  <cp:lastModifiedBy>João Vitor M. Moreira</cp:lastModifiedBy>
  <cp:revision>6</cp:revision>
  <dcterms:created xsi:type="dcterms:W3CDTF">2019-09-23T19:49:00Z</dcterms:created>
  <dcterms:modified xsi:type="dcterms:W3CDTF">2019-10-02T12:20:00Z</dcterms:modified>
</cp:coreProperties>
</file>